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5E8A78" w14:textId="35280F98" w:rsidR="00244A24" w:rsidRPr="00244A24" w:rsidRDefault="00244A24">
      <w:pPr>
        <w:rPr>
          <w:b/>
        </w:rPr>
      </w:pPr>
      <w:r>
        <w:rPr>
          <w:b/>
        </w:rPr>
        <w:t xml:space="preserve">Supplementary Table: 2: LI </w:t>
      </w:r>
      <w:r w:rsidR="008163DB">
        <w:rPr>
          <w:b/>
        </w:rPr>
        <w:t>modules</w:t>
      </w:r>
      <w:bookmarkStart w:id="0" w:name="_GoBack"/>
      <w:bookmarkEnd w:id="0"/>
      <w:r>
        <w:rPr>
          <w:b/>
        </w:rPr>
        <w:t xml:space="preserve"> </w:t>
      </w:r>
    </w:p>
    <w:tbl>
      <w:tblPr>
        <w:tblW w:w="9980" w:type="dxa"/>
        <w:tblInd w:w="93" w:type="dxa"/>
        <w:tblLook w:val="04A0" w:firstRow="1" w:lastRow="0" w:firstColumn="1" w:lastColumn="0" w:noHBand="0" w:noVBand="1"/>
      </w:tblPr>
      <w:tblGrid>
        <w:gridCol w:w="1320"/>
        <w:gridCol w:w="2340"/>
        <w:gridCol w:w="6320"/>
      </w:tblGrid>
      <w:tr w:rsidR="00907A98" w:rsidRPr="00907A98" w14:paraId="3567782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8ED8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Labe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E1FE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Name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AA70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Origin / </w:t>
            </w: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Comment</w:t>
            </w:r>
          </w:p>
        </w:tc>
      </w:tr>
      <w:tr w:rsidR="00907A98" w:rsidRPr="00907A98" w14:paraId="61057C91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99FF3" w14:textId="77777777" w:rsidR="006E103D" w:rsidRDefault="006E103D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  <w:p w14:paraId="1DFA0C1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Promoters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D930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E963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2EAF99CB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8B68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07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FD39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A-B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Ubi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5A45F" w14:textId="6982ED8B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t xml:space="preserve">L. japonicus </w:t>
            </w: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olyubiquitin promoter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Maekawa&lt;/Author&gt;&lt;Year&gt;2008&lt;/Year&gt;&lt;RecNum&gt;293&lt;/RecNum&gt;&lt;DisplayText&gt;[1]&lt;/DisplayText&gt;&lt;record&gt;&lt;rec-number&gt;293&lt;/rec-number&gt;&lt;foreign-keys&gt;&lt;key app="EN" db-id="x0exezzpqeeswvez0wqv9a07ww5wpx0zwz59"&gt;293&lt;/key&gt;&lt;/foreign-keys&gt;&lt;ref-type name="Journal Article"&gt;17&lt;/ref-type&gt;&lt;contributors&gt;&lt;authors&gt;&lt;author&gt;Maekawa, Takaki&lt;/author&gt;&lt;author&gt;Kusakabe, Mitsumasa&lt;/author&gt;&lt;author&gt;Shimoda, Yoshikazu&lt;/author&gt;&lt;author&gt;Sato, Shusei&lt;/author&gt;&lt;author&gt;Tabata, Satoshi&lt;/author&gt;&lt;author&gt;Murooka, Yoshikatsu&lt;/author&gt;&lt;author&gt;Hayashi, Makoto&lt;/author&gt;&lt;/authors&gt;&lt;/contributors&gt;&lt;titles&gt;&lt;title&gt;&lt;style face="normal" font="default" size="100%"&gt;Polyubiquitin promoter-based binary vectors for overexpression and gene silencing in&lt;/style&gt;&lt;style face="italic" font="default" size="100%"&gt; Lotus japonicus&lt;/style&gt;&lt;/title&gt;&lt;secondary-title&gt;Molecular Plant-Microbe Interactions&lt;/secondary-title&gt;&lt;/titles&gt;&lt;periodical&gt;&lt;full-title&gt;Molecular Plant-Microbe Interactions&lt;/full-title&gt;&lt;abbr-1&gt;Mol. Plant-Microbe Interact.&lt;/abbr-1&gt;&lt;/periodical&gt;&lt;pages&gt;375-382&lt;/pages&gt;&lt;volume&gt;21&lt;/volume&gt;&lt;number&gt;4&lt;/number&gt;&lt;dates&gt;&lt;year&gt;2008&lt;/year&gt;&lt;pub-dates&gt;&lt;date&gt;2008/04/01&lt;/date&gt;&lt;/pub-dates&gt;&lt;/dates&gt;&lt;publisher&gt;Scientific Societies&lt;/publisher&gt;&lt;isbn&gt;0894-0282&lt;/isbn&gt;&lt;urls&gt;&lt;related-urls&gt;&lt;url&gt;http://dx.doi.org/10.1094/MPMI-21-4-0375&lt;/url&gt;&lt;/related-urls&gt;&lt;/urls&gt;&lt;electronic-resource-num&gt;10.1094/MPMI-21-4-0375&lt;/electronic-resource-num&gt;&lt;access-date&gt;2013/05/21&lt;/access-date&gt;&lt;/record&gt;&lt;/Cite&gt;&lt;/EndNote&gt;</w:instrTex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" w:tooltip="Maekawa, 2008 #293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</w:t>
              </w:r>
            </w:hyperlink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AAEABA1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BCCF3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0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255B3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A-B p35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EA28C" w14:textId="565BE375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cauliflower mosaic virus 35S promoter 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Guilley&lt;/Author&gt;&lt;Year&gt;1982&lt;/Year&gt;&lt;RecNum&gt;391&lt;/RecNum&gt;&lt;DisplayText&gt;[2]&lt;/DisplayText&gt;&lt;record&gt;&lt;rec-number&gt;391&lt;/rec-number&gt;&lt;foreign-keys&gt;&lt;key app="EN" db-id="x0exezzpqeeswvez0wqv9a07ww5wpx0zwz59"&gt;391&lt;/key&gt;&lt;/foreign-keys&gt;&lt;ref-type name="Journal Article"&gt;17&lt;/ref-type&gt;&lt;contributors&gt;&lt;authors&gt;&lt;author&gt;Guilley, Hubert&lt;/author&gt;&lt;author&gt;Dudley, Roderick K.&lt;/author&gt;&lt;author&gt;Jonard, Gérard&lt;/author&gt;&lt;author&gt;Balàzs, Erwin&lt;/author&gt;&lt;author&gt;Richards, Kenneth E.&lt;/author&gt;&lt;/authors&gt;&lt;/contributors&gt;&lt;titles&gt;&lt;title&gt;Transcription of cauliflower mosaic virus DNA: detection of promoter sequences, and characterization of transcripts&lt;/title&gt;&lt;secondary-title&gt;Cell&lt;/secondary-title&gt;&lt;/titles&gt;&lt;periodical&gt;&lt;full-title&gt;Cell&lt;/full-title&gt;&lt;abbr-1&gt;Cell&lt;/abbr-1&gt;&lt;/periodical&gt;&lt;pages&gt;763-773&lt;/pages&gt;&lt;volume&gt;30&lt;/volume&gt;&lt;number&gt;3&lt;/number&gt;&lt;dates&gt;&lt;year&gt;1982&lt;/year&gt;&lt;/dates&gt;&lt;publisher&gt;Cell Press&lt;/publisher&gt;&lt;isbn&gt;0092-8674&lt;/isbn&gt;&lt;urls&gt;&lt;related-urls&gt;&lt;url&gt;http://linkinghub.elsevier.com/retrieve/pii/0092867482902811&lt;/url&gt;&lt;/related-urls&gt;&lt;/urls&gt;&lt;/record&gt;&lt;/Cite&gt;&lt;/EndNote&gt;</w:instrTex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2" w:tooltip="Guilley, 1982 #39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2</w:t>
              </w:r>
            </w:hyperlink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95875C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B000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0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BE8E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A-C p35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2A4C9" w14:textId="2DBF3F00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auliflower mosaic virus 35S promoter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Guilley&lt;/Author&gt;&lt;Year&gt;1982&lt;/Year&gt;&lt;RecNum&gt;391&lt;/RecNum&gt;&lt;DisplayText&gt;[2]&lt;/DisplayText&gt;&lt;record&gt;&lt;rec-number&gt;391&lt;/rec-number&gt;&lt;foreign-keys&gt;&lt;key app="EN" db-id="x0exezzpqeeswvez0wqv9a07ww5wpx0zwz59"&gt;391&lt;/key&gt;&lt;/foreign-keys&gt;&lt;ref-type name="Journal Article"&gt;17&lt;/ref-type&gt;&lt;contributors&gt;&lt;authors&gt;&lt;author&gt;Guilley, Hubert&lt;/author&gt;&lt;author&gt;Dudley, Roderick K.&lt;/author&gt;&lt;author&gt;Jonard, Gérard&lt;/author&gt;&lt;author&gt;Balàzs, Erwin&lt;/author&gt;&lt;author&gt;Richards, Kenneth E.&lt;/author&gt;&lt;/authors&gt;&lt;/contributors&gt;&lt;titles&gt;&lt;title&gt;Transcription of cauliflower mosaic virus DNA: detection of promoter sequences, and characterization of transcripts&lt;/title&gt;&lt;secondary-title&gt;Cell&lt;/secondary-title&gt;&lt;/titles&gt;&lt;periodical&gt;&lt;full-title&gt;Cell&lt;/full-title&gt;&lt;abbr-1&gt;Cell&lt;/abbr-1&gt;&lt;/periodical&gt;&lt;pages&gt;763-773&lt;/pages&gt;&lt;volume&gt;30&lt;/volume&gt;&lt;number&gt;3&lt;/number&gt;&lt;dates&gt;&lt;year&gt;1982&lt;/year&gt;&lt;/dates&gt;&lt;publisher&gt;Cell Press&lt;/publisher&gt;&lt;isbn&gt;0092-8674&lt;/isbn&gt;&lt;urls&gt;&lt;related-urls&gt;&lt;url&gt;http://linkinghub.elsevier.com/retrieve/pii/0092867482902811&lt;/url&gt;&lt;/related-urls&gt;&lt;/urls&gt;&lt;/record&gt;&lt;/Cite&gt;&lt;/EndNote&gt;</w:instrTex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2" w:tooltip="Guilley, 1982 #39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2</w:t>
              </w:r>
            </w:hyperlink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24B9488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B4D6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8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62B4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 xml:space="preserve">LI A-B </w:t>
            </w:r>
            <w:proofErr w:type="spellStart"/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pNOS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75D84" w14:textId="49E40C4A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palin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synthase promoter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Depicker&lt;/Author&gt;&lt;Year&gt;1982&lt;/Year&gt;&lt;RecNum&gt;392&lt;/RecNum&gt;&lt;DisplayText&gt;[3]&lt;/DisplayText&gt;&lt;record&gt;&lt;rec-number&gt;392&lt;/rec-number&gt;&lt;foreign-keys&gt;&lt;key app="EN" db-id="x0exezzpqeeswvez0wqv9a07ww5wpx0zwz59"&gt;392&lt;/key&gt;&lt;/foreign-keys&gt;&lt;ref-type name="Journal Article"&gt;17&lt;/ref-type&gt;&lt;contributors&gt;&lt;authors&gt;&lt;author&gt;Depicker, A.&lt;/author&gt;&lt;author&gt;Stachel, S.&lt;/author&gt;&lt;author&gt;Dhaese, P.&lt;/author&gt;&lt;author&gt;Zambryski, P.&lt;/author&gt;&lt;author&gt;Goodman, H. M.&lt;/author&gt;&lt;/authors&gt;&lt;/contributors&gt;&lt;titles&gt;&lt;title&gt;Nopaline synthase: transcript mapping and DNA sequence&lt;/title&gt;&lt;secondary-title&gt;Journal of molecular and applied genetics&lt;/secondary-title&gt;&lt;/titles&gt;&lt;periodical&gt;&lt;full-title&gt;Journal of molecular and applied genetics&lt;/full-title&gt;&lt;/periodical&gt;&lt;pages&gt;561-73&lt;/pages&gt;&lt;volume&gt;1&lt;/volume&gt;&lt;number&gt;6&lt;/number&gt;&lt;dates&gt;&lt;year&gt;1982&lt;/year&gt;&lt;/dates&gt;&lt;isbn&gt;02716801&lt;/isbn&gt;&lt;urls&gt;&lt;/urls&gt;&lt;/record&gt;&lt;/Cite&gt;&lt;/EndNote&gt;</w:instrTex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3" w:tooltip="Depicker, 1982 #392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3</w:t>
              </w:r>
            </w:hyperlink>
            <w:r w:rsidR="006E103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E103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71479D4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8DD76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8CAA5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A-B pEF1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B2C3F6" w14:textId="612C74A8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promoter region of </w:t>
            </w:r>
            <w:r w:rsidRPr="00907A98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t>A. thaliana EF1</w:t>
            </w: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α1 /AT1G07940.1</w:t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; </w:t>
            </w:r>
            <w:r w:rsidR="006C2AC6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this work</w:t>
            </w:r>
          </w:p>
        </w:tc>
      </w:tr>
      <w:tr w:rsidR="00907A98" w:rsidRPr="00907A98" w14:paraId="1B8EE69A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27C1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FD33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7337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3D5A77AB" w14:textId="77777777" w:rsidTr="00907A98">
        <w:trPr>
          <w:trHeight w:val="255"/>
        </w:trPr>
        <w:tc>
          <w:tcPr>
            <w:tcW w:w="3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1718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Fluorescent tags and marker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CD16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368D99CA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DC2B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8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4FB3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75BE8" w14:textId="7C88BB0D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GFP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+ 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hiu&lt;/Author&gt;&lt;Year&gt;1996&lt;/Year&gt;&lt;RecNum&gt;349&lt;/RecNum&gt;&lt;DisplayText&gt;[4]&lt;/DisplayText&gt;&lt;record&gt;&lt;rec-number&gt;349&lt;/rec-number&gt;&lt;foreign-keys&gt;&lt;key app="EN" db-id="x0exezzpqeeswvez0wqv9a07ww5wpx0zwz59"&gt;349&lt;/key&gt;&lt;/foreign-keys&gt;&lt;ref-type name="Journal Article"&gt;17&lt;/ref-type&gt;&lt;contributors&gt;&lt;authors&gt;&lt;author&gt;Chiu, Wan-ling&lt;/author&gt;&lt;author&gt;Niwa, Yasuo&lt;/author&gt;&lt;author&gt;Zeng, Weike&lt;/author&gt;&lt;author&gt;Hirano, Takanori&lt;/author&gt;&lt;author&gt;Kobayashi, Hirokazu&lt;/author&gt;&lt;author&gt;Sheen, Jen&lt;/author&gt;&lt;/authors&gt;&lt;/contributors&gt;&lt;titles&gt;&lt;title&gt;Engineered GFP as a vital reporter in plants&lt;/title&gt;&lt;secondary-title&gt;Current Biology&lt;/secondary-title&gt;&lt;/titles&gt;&lt;periodical&gt;&lt;full-title&gt;Current Biology&lt;/full-title&gt;&lt;abbr-1&gt;Curr. Biol.&lt;/abbr-1&gt;&lt;/periodical&gt;&lt;pages&gt;325-330&lt;/pages&gt;&lt;volume&gt;6&lt;/volume&gt;&lt;number&gt;3&lt;/number&gt;&lt;dates&gt;&lt;year&gt;1996&lt;/year&gt;&lt;pub-dates&gt;&lt;date&gt;3//&lt;/date&gt;&lt;/pub-dates&gt;&lt;/dates&gt;&lt;isbn&gt;0960-9822&lt;/isbn&gt;&lt;urls&gt;&lt;related-urls&gt;&lt;url&gt;http://www.sciencedirect.com/science/article/pii/S0960982202004839&lt;/url&gt;&lt;/related-urls&gt;&lt;/urls&gt;&lt;electronic-resource-num&gt;http://dx.doi.org/10.1016/S0960-9822(02)00483-9&lt;/electronic-resource-num&gt;&lt;/record&gt;&lt;/Cite&gt;&lt;/EndNote&gt;</w:instrTex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4" w:tooltip="Chiu, 1996 #34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8163DB" w14:paraId="17EFF0AE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1B14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BA56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Y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600F7" w14:textId="1626AFDA" w:rsidR="00907A98" w:rsidRPr="00907A98" w:rsidRDefault="000B6A1A" w:rsidP="000B6A1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YFP-Venus</w:t>
            </w:r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+ 16 </w:t>
            </w:r>
            <w:proofErr w:type="spellStart"/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aa</w:t>
            </w:r>
            <w:proofErr w:type="spellEnd"/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GS linker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instrText xml:space="preserve"> ADDIN EN.CITE &lt;EndNote&gt;&lt;Cite&gt;&lt;Author&gt;Nagai&lt;/Author&gt;&lt;Year&gt;2002&lt;/Year&gt;&lt;RecNum&gt;350&lt;/RecNum&gt;&lt;DisplayText&gt;[5]&lt;/DisplayText&gt;&lt;record&gt;&lt;rec-number&gt;350&lt;/rec-number&gt;&lt;foreign-keys&gt;&lt;key app="EN" db-id="x0exezzpqeeswvez0wqv9a07ww5wpx0zwz59"&gt;350&lt;/key&gt;&lt;/foreign-keys&gt;&lt;ref-type name="Journal Article"&gt;17&lt;/ref-type&gt;&lt;contributors&gt;&lt;authors&gt;&lt;author&gt;Nagai, Takeharu&lt;/author&gt;&lt;author&gt;Ibata, Keiji&lt;/author&gt;&lt;author&gt;Park, Eun Sun&lt;/author&gt;&lt;author&gt;Kubota, Mie&lt;/author&gt;&lt;author&gt;Mikoshiba, Katsuhiko&lt;/author&gt;&lt;author&gt;Miyawaki, Atsushi&lt;/author&gt;&lt;/authors&gt;&lt;/contributors&gt;&lt;titles&gt;&lt;title&gt;A variant of yellow fluorescent protein with fast and efficient maturation for cell-biological applications&lt;/title&gt;&lt;secondary-title&gt;Nature Biotechnology&lt;/secondary-title&gt;&lt;/titles&gt;&lt;periodical&gt;&lt;full-title&gt;Nature Biotechnology&lt;/full-title&gt;&lt;abbr-1&gt;Nat. Biotechnol.&lt;/abbr-1&gt;&lt;/periodical&gt;&lt;pages&gt;87-90&lt;/pages&gt;&lt;volume&gt;20&lt;/volume&gt;&lt;number&gt;1&lt;/number&gt;&lt;dates&gt;&lt;year&gt;2002&lt;/year&gt;&lt;pub-dates&gt;&lt;date&gt;01//print&lt;/date&gt;&lt;/pub-dates&gt;&lt;/dates&gt;&lt;publisher&gt;Nature Publishing Group&lt;/publisher&gt;&lt;isbn&gt;1087-0156&lt;/isbn&gt;&lt;work-type&gt;10.1038/nbt0102-87&lt;/work-type&gt;&lt;urls&gt;&lt;related-urls&gt;&lt;url&gt;http://dx.doi.org/10.1038/nbt0102-87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[</w:t>
            </w:r>
            <w:hyperlink w:anchor="_ENREF_5" w:tooltip="Nagai, 2002 #35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  <w:lang w:val="de-DE"/>
                </w:rPr>
                <w:t>5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end"/>
            </w:r>
          </w:p>
        </w:tc>
      </w:tr>
      <w:tr w:rsidR="00907A98" w:rsidRPr="008163DB" w14:paraId="72C477FC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0FAB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3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FC8A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LI B-C T-Saphire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08328" w14:textId="354F0C5B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saphhir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+ 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GS linker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instrText xml:space="preserve"> ADDIN EN.CITE &lt;EndNote&gt;&lt;Cite&gt;&lt;Author&gt;Zapata-Hommer&lt;/Author&gt;&lt;Year&gt;2003&lt;/Year&gt;&lt;RecNum&gt;370&lt;/RecNum&gt;&lt;DisplayText&gt;[6]&lt;/DisplayText&gt;&lt;record&gt;&lt;rec-number&gt;370&lt;/rec-number&gt;&lt;foreign-keys&gt;&lt;key app="EN" db-id="x0exezzpqeeswvez0wqv9a07ww5wpx0zwz59"&gt;370&lt;/key&gt;&lt;/foreign-keys&gt;&lt;ref-type name="Journal Article"&gt;17&lt;/ref-type&gt;&lt;contributors&gt;&lt;authors&gt;&lt;author&gt;Zapata-Hommer, Otilia&lt;/author&gt;&lt;author&gt;Griesbeck, Oliver&lt;/author&gt;&lt;/authors&gt;&lt;/contributors&gt;&lt;titles&gt;&lt;title&gt;Efficiently folding and circularly permuted variants of the Sapphire mutant of GFP&lt;/title&gt;&lt;secondary-title&gt;BMC Biotechnology&lt;/secondary-title&gt;&lt;/titles&gt;&lt;periodical&gt;&lt;full-title&gt;BMC Biotechnology&lt;/full-title&gt;&lt;abbr-1&gt;BMC Biotechnol.&lt;/abbr-1&gt;&lt;/periodical&gt;&lt;pages&gt;5&lt;/pages&gt;&lt;volume&gt;3&lt;/volume&gt;&lt;number&gt;1&lt;/number&gt;&lt;dates&gt;&lt;year&gt;2003&lt;/year&gt;&lt;/dates&gt;&lt;isbn&gt;1472-6750&lt;/isbn&gt;&lt;accession-num&gt;doi:10.1186/1472-6750-3-5&lt;/accession-num&gt;&lt;urls&gt;&lt;related-urls&gt;&lt;url&gt;http://www.biomedcentral.com/1472-6750/3/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[</w:t>
            </w:r>
            <w:hyperlink w:anchor="_ENREF_6" w:tooltip="Zapata-Hommer, 2003 #37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  <w:lang w:val="de-DE"/>
                </w:rPr>
                <w:t>6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end"/>
            </w:r>
          </w:p>
        </w:tc>
      </w:tr>
      <w:tr w:rsidR="00907A98" w:rsidRPr="00907A98" w14:paraId="4E051DEF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BF27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3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172B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Cerulean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A5B81" w14:textId="551E5F8F" w:rsidR="00907A98" w:rsidRPr="00907A98" w:rsidRDefault="00CE09F2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FP-</w:t>
            </w:r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Cerulean + 16 </w:t>
            </w:r>
            <w:proofErr w:type="spellStart"/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Rizzo&lt;/Author&gt;&lt;Year&gt;2004&lt;/Year&gt;&lt;RecNum&gt;352&lt;/RecNum&gt;&lt;DisplayText&gt;[7]&lt;/DisplayText&gt;&lt;record&gt;&lt;rec-number&gt;352&lt;/rec-number&gt;&lt;foreign-keys&gt;&lt;key app="EN" db-id="x0exezzpqeeswvez0wqv9a07ww5wpx0zwz59"&gt;352&lt;/key&gt;&lt;/foreign-keys&gt;&lt;ref-type name="Journal Article"&gt;17&lt;/ref-type&gt;&lt;contributors&gt;&lt;authors&gt;&lt;author&gt;Rizzo, Mark A.&lt;/author&gt;&lt;author&gt;Springer, Gerald H.&lt;/author&gt;&lt;author&gt;Granada, Butch&lt;/author&gt;&lt;author&gt;Piston, David W.&lt;/author&gt;&lt;/authors&gt;&lt;/contributors&gt;&lt;titles&gt;&lt;title&gt;An improved cyan fluorescent protein variant useful for FRET&lt;/title&gt;&lt;secondary-title&gt;Nature Biotechnology&lt;/secondary-title&gt;&lt;/titles&gt;&lt;periodical&gt;&lt;full-title&gt;Nature Biotechnology&lt;/full-title&gt;&lt;abbr-1&gt;Nat. Biotechnol.&lt;/abbr-1&gt;&lt;/periodical&gt;&lt;pages&gt;445-449&lt;/pages&gt;&lt;volume&gt;22&lt;/volume&gt;&lt;number&gt;4&lt;/number&gt;&lt;dates&gt;&lt;year&gt;2004&lt;/year&gt;&lt;pub-dates&gt;&lt;date&gt;04//print&lt;/date&gt;&lt;/pub-dates&gt;&lt;/dates&gt;&lt;publisher&gt;Nature Publishing Group&lt;/publisher&gt;&lt;isbn&gt;1087-0156&lt;/isbn&gt;&lt;work-type&gt;10.1038/nbt945&lt;/work-type&gt;&lt;urls&gt;&lt;related-urls&gt;&lt;url&gt;http://dx.doi.org/10.1038/nbt94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7" w:tooltip="Rizzo, 2004 #352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7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648A6632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A2AE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3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C818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mCherry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33A24" w14:textId="03A147E1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mCherry + 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511DD85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F745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33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E0D5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B-C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261C7" w14:textId="7428DD22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+ 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7B0FEA43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73852" w14:textId="77777777" w:rsidR="003865A2" w:rsidRDefault="003865A2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  <w:p w14:paraId="0101ABF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1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00B1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C-D GFP 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52BD9" w14:textId="73C2DFF3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GFP</w:t>
            </w:r>
            <w:proofErr w:type="spellEnd"/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hiu&lt;/Author&gt;&lt;Year&gt;1996&lt;/Year&gt;&lt;RecNum&gt;349&lt;/RecNum&gt;&lt;DisplayText&gt;[4]&lt;/DisplayText&gt;&lt;record&gt;&lt;rec-number&gt;349&lt;/rec-number&gt;&lt;foreign-keys&gt;&lt;key app="EN" db-id="x0exezzpqeeswvez0wqv9a07ww5wpx0zwz59"&gt;349&lt;/key&gt;&lt;/foreign-keys&gt;&lt;ref-type name="Journal Article"&gt;17&lt;/ref-type&gt;&lt;contributors&gt;&lt;authors&gt;&lt;author&gt;Chiu, Wan-ling&lt;/author&gt;&lt;author&gt;Niwa, Yasuo&lt;/author&gt;&lt;author&gt;Zeng, Weike&lt;/author&gt;&lt;author&gt;Hirano, Takanori&lt;/author&gt;&lt;author&gt;Kobayashi, Hirokazu&lt;/author&gt;&lt;author&gt;Sheen, Jen&lt;/author&gt;&lt;/authors&gt;&lt;/contributors&gt;&lt;titles&gt;&lt;title&gt;Engineered GFP as a vital reporter in plants&lt;/title&gt;&lt;secondary-title&gt;Current Biology&lt;/secondary-title&gt;&lt;/titles&gt;&lt;periodical&gt;&lt;full-title&gt;Current Biology&lt;/full-title&gt;&lt;abbr-1&gt;Curr. Biol.&lt;/abbr-1&gt;&lt;/periodical&gt;&lt;pages&gt;325-330&lt;/pages&gt;&lt;volume&gt;6&lt;/volume&gt;&lt;number&gt;3&lt;/number&gt;&lt;dates&gt;&lt;year&gt;1996&lt;/year&gt;&lt;pub-dates&gt;&lt;date&gt;3//&lt;/date&gt;&lt;/pub-dates&gt;&lt;/dates&gt;&lt;isbn&gt;0960-9822&lt;/isbn&gt;&lt;urls&gt;&lt;related-urls&gt;&lt;url&gt;http://www.sciencedirect.com/science/article/pii/S0960982202004839&lt;/url&gt;&lt;/related-urls&gt;&lt;/urls&gt;&lt;electronic-resource-num&gt;http://dx.doi.org/10.1016/S0960-9822(02)00483-9&lt;/electronic-resource-num&gt;&lt;/record&gt;&lt;/Cite&gt;&lt;/EndNote&gt;</w:instrTex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4" w:tooltip="Chiu, 1996 #34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6C7F2170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B02A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1935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C-D Y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D4B51" w14:textId="17CBC4D0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YFP Venus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Nagai&lt;/Author&gt;&lt;Year&gt;2002&lt;/Year&gt;&lt;RecNum&gt;350&lt;/RecNum&gt;&lt;DisplayText&gt;[5]&lt;/DisplayText&gt;&lt;record&gt;&lt;rec-number&gt;350&lt;/rec-number&gt;&lt;foreign-keys&gt;&lt;key app="EN" db-id="x0exezzpqeeswvez0wqv9a07ww5wpx0zwz59"&gt;350&lt;/key&gt;&lt;/foreign-keys&gt;&lt;ref-type name="Journal Article"&gt;17&lt;/ref-type&gt;&lt;contributors&gt;&lt;authors&gt;&lt;author&gt;Nagai, Takeharu&lt;/author&gt;&lt;author&gt;Ibata, Keiji&lt;/author&gt;&lt;author&gt;Park, Eun Sun&lt;/author&gt;&lt;author&gt;Kubota, Mie&lt;/author&gt;&lt;author&gt;Mikoshiba, Katsuhiko&lt;/author&gt;&lt;author&gt;Miyawaki, Atsushi&lt;/author&gt;&lt;/authors&gt;&lt;/contributors&gt;&lt;titles&gt;&lt;title&gt;A variant of yellow fluorescent protein with fast and efficient maturation for cell-biological applications&lt;/title&gt;&lt;secondary-title&gt;Nature Biotechnology&lt;/secondary-title&gt;&lt;/titles&gt;&lt;periodical&gt;&lt;full-title&gt;Nature Biotechnology&lt;/full-title&gt;&lt;abbr-1&gt;Nat. Biotechnol.&lt;/abbr-1&gt;&lt;/periodical&gt;&lt;pages&gt;87-90&lt;/pages&gt;&lt;volume&gt;20&lt;/volume&gt;&lt;number&gt;1&lt;/number&gt;&lt;dates&gt;&lt;year&gt;2002&lt;/year&gt;&lt;pub-dates&gt;&lt;date&gt;01//print&lt;/date&gt;&lt;/pub-dates&gt;&lt;/dates&gt;&lt;publisher&gt;Nature Publishing Group&lt;/publisher&gt;&lt;isbn&gt;1087-0156&lt;/isbn&gt;&lt;work-type&gt;10.1038/nbt0102-87&lt;/work-type&gt;&lt;urls&gt;&lt;related-urls&gt;&lt;url&gt;http://dx.doi.org/10.1038/nbt0102-87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5" w:tooltip="Nagai, 2002 #35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5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B06B01D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2BCA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CFD69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LI C-D 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Sapphire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26057" w14:textId="1906563F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aphhire</w:t>
            </w:r>
            <w:proofErr w:type="spellEnd"/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Zapata-Hommer&lt;/Author&gt;&lt;Year&gt;2003&lt;/Year&gt;&lt;RecNum&gt;370&lt;/RecNum&gt;&lt;DisplayText&gt;[6]&lt;/DisplayText&gt;&lt;record&gt;&lt;rec-number&gt;370&lt;/rec-number&gt;&lt;foreign-keys&gt;&lt;key app="EN" db-id="x0exezzpqeeswvez0wqv9a07ww5wpx0zwz59"&gt;370&lt;/key&gt;&lt;/foreign-keys&gt;&lt;ref-type name="Journal Article"&gt;17&lt;/ref-type&gt;&lt;contributors&gt;&lt;authors&gt;&lt;author&gt;Zapata-Hommer, Otilia&lt;/author&gt;&lt;author&gt;Griesbeck, Oliver&lt;/author&gt;&lt;/authors&gt;&lt;/contributors&gt;&lt;titles&gt;&lt;title&gt;Efficiently folding and circularly permuted variants of the Sapphire mutant of GFP&lt;/title&gt;&lt;secondary-title&gt;BMC Biotechnology&lt;/secondary-title&gt;&lt;/titles&gt;&lt;periodical&gt;&lt;full-title&gt;BMC Biotechnology&lt;/full-title&gt;&lt;abbr-1&gt;BMC Biotechnol.&lt;/abbr-1&gt;&lt;/periodical&gt;&lt;pages&gt;5&lt;/pages&gt;&lt;volume&gt;3&lt;/volume&gt;&lt;number&gt;1&lt;/number&gt;&lt;dates&gt;&lt;year&gt;2003&lt;/year&gt;&lt;/dates&gt;&lt;isbn&gt;1472-6750&lt;/isbn&gt;&lt;accession-num&gt;doi:10.1186/1472-6750-3-5&lt;/accession-num&gt;&lt;urls&gt;&lt;related-urls&gt;&lt;url&gt;http://www.biomedcentral.com/1472-6750/3/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6" w:tooltip="Zapata-Hommer, 2003 #37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6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2A3AF92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F1F7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6739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C-D Cerulean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D4884" w14:textId="1D422AFD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CFP Cerulean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Rizzo&lt;/Author&gt;&lt;Year&gt;2004&lt;/Year&gt;&lt;RecNum&gt;352&lt;/RecNum&gt;&lt;DisplayText&gt;[7]&lt;/DisplayText&gt;&lt;record&gt;&lt;rec-number&gt;352&lt;/rec-number&gt;&lt;foreign-keys&gt;&lt;key app="EN" db-id="x0exezzpqeeswvez0wqv9a07ww5wpx0zwz59"&gt;352&lt;/key&gt;&lt;/foreign-keys&gt;&lt;ref-type name="Journal Article"&gt;17&lt;/ref-type&gt;&lt;contributors&gt;&lt;authors&gt;&lt;author&gt;Rizzo, Mark A.&lt;/author&gt;&lt;author&gt;Springer, Gerald H.&lt;/author&gt;&lt;author&gt;Granada, Butch&lt;/author&gt;&lt;author&gt;Piston, David W.&lt;/author&gt;&lt;/authors&gt;&lt;/contributors&gt;&lt;titles&gt;&lt;title&gt;An improved cyan fluorescent protein variant useful for FRET&lt;/title&gt;&lt;secondary-title&gt;Nature Biotechnology&lt;/secondary-title&gt;&lt;/titles&gt;&lt;periodical&gt;&lt;full-title&gt;Nature Biotechnology&lt;/full-title&gt;&lt;abbr-1&gt;Nat. Biotechnol.&lt;/abbr-1&gt;&lt;/periodical&gt;&lt;pages&gt;445-449&lt;/pages&gt;&lt;volume&gt;22&lt;/volume&gt;&lt;number&gt;4&lt;/number&gt;&lt;dates&gt;&lt;year&gt;2004&lt;/year&gt;&lt;pub-dates&gt;&lt;date&gt;04//print&lt;/date&gt;&lt;/pub-dates&gt;&lt;/dates&gt;&lt;publisher&gt;Nature Publishing Group&lt;/publisher&gt;&lt;isbn&gt;1087-0156&lt;/isbn&gt;&lt;work-type&gt;10.1038/nbt945&lt;/work-type&gt;&lt;urls&gt;&lt;related-urls&gt;&lt;url&gt;http://dx.doi.org/10.1038/nbt94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7" w:tooltip="Rizzo, 2004 #352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7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65392726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32FA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3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168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C-D mCherry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21DAC" w14:textId="66E75261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Cherry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F470AD6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FCA93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4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B473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C-D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7CC58" w14:textId="4D0446CB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6BD1A8E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1E35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AB1D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6079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049C7D52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06D3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3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A9039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LI C-D GFP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BD238" w14:textId="0931269A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GFP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without Start codon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hiu&lt;/Author&gt;&lt;Year&gt;1996&lt;/Year&gt;&lt;RecNum&gt;349&lt;/RecNum&gt;&lt;DisplayText&gt;[4]&lt;/DisplayText&gt;&lt;record&gt;&lt;rec-number&gt;349&lt;/rec-number&gt;&lt;foreign-keys&gt;&lt;key app="EN" db-id="x0exezzpqeeswvez0wqv9a07ww5wpx0zwz59"&gt;349&lt;/key&gt;&lt;/foreign-keys&gt;&lt;ref-type name="Journal Article"&gt;17&lt;/ref-type&gt;&lt;contributors&gt;&lt;authors&gt;&lt;author&gt;Chiu, Wan-ling&lt;/author&gt;&lt;author&gt;Niwa, Yasuo&lt;/author&gt;&lt;author&gt;Zeng, Weike&lt;/author&gt;&lt;author&gt;Hirano, Takanori&lt;/author&gt;&lt;author&gt;Kobayashi, Hirokazu&lt;/author&gt;&lt;author&gt;Sheen, Jen&lt;/author&gt;&lt;/authors&gt;&lt;/contributors&gt;&lt;titles&gt;&lt;title&gt;Engineered GFP as a vital reporter in plants&lt;/title&gt;&lt;secondary-title&gt;Current Biology&lt;/secondary-title&gt;&lt;/titles&gt;&lt;periodical&gt;&lt;full-title&gt;Current Biology&lt;/full-title&gt;&lt;abbr-1&gt;Curr. Biol.&lt;/abbr-1&gt;&lt;/periodical&gt;&lt;pages&gt;325-330&lt;/pages&gt;&lt;volume&gt;6&lt;/volume&gt;&lt;number&gt;3&lt;/number&gt;&lt;dates&gt;&lt;year&gt;1996&lt;/year&gt;&lt;pub-dates&gt;&lt;date&gt;3//&lt;/date&gt;&lt;/pub-dates&gt;&lt;/dates&gt;&lt;isbn&gt;0960-9822&lt;/isbn&gt;&lt;urls&gt;&lt;related-urls&gt;&lt;url&gt;http://www.sciencedirect.com/science/article/pii/S0960982202004839&lt;/url&gt;&lt;/related-urls&gt;&lt;/urls&gt;&lt;electronic-resource-num&gt;http://dx.doi.org/10.1016/S0960-9822(02)00483-9&lt;/electronic-resource-num&gt;&lt;/record&gt;&lt;/Cite&gt;&lt;/EndNote&gt;</w:instrTex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4" w:tooltip="Chiu, 1996 #34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3308092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0778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4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532A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C-D YFP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42F1E" w14:textId="65881404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YFP Venus without Start codon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Nagai&lt;/Author&gt;&lt;Year&gt;2002&lt;/Year&gt;&lt;RecNum&gt;350&lt;/RecNum&gt;&lt;DisplayText&gt;[5]&lt;/DisplayText&gt;&lt;record&gt;&lt;rec-number&gt;350&lt;/rec-number&gt;&lt;foreign-keys&gt;&lt;key app="EN" db-id="x0exezzpqeeswvez0wqv9a07ww5wpx0zwz59"&gt;350&lt;/key&gt;&lt;/foreign-keys&gt;&lt;ref-type name="Journal Article"&gt;17&lt;/ref-type&gt;&lt;contributors&gt;&lt;authors&gt;&lt;author&gt;Nagai, Takeharu&lt;/author&gt;&lt;author&gt;Ibata, Keiji&lt;/author&gt;&lt;author&gt;Park, Eun Sun&lt;/author&gt;&lt;author&gt;Kubota, Mie&lt;/author&gt;&lt;author&gt;Mikoshiba, Katsuhiko&lt;/author&gt;&lt;author&gt;Miyawaki, Atsushi&lt;/author&gt;&lt;/authors&gt;&lt;/contributors&gt;&lt;titles&gt;&lt;title&gt;A variant of yellow fluorescent protein with fast and efficient maturation for cell-biological applications&lt;/title&gt;&lt;secondary-title&gt;Nature Biotechnology&lt;/secondary-title&gt;&lt;/titles&gt;&lt;periodical&gt;&lt;full-title&gt;Nature Biotechnology&lt;/full-title&gt;&lt;abbr-1&gt;Nat. Biotechnol.&lt;/abbr-1&gt;&lt;/periodical&gt;&lt;pages&gt;87-90&lt;/pages&gt;&lt;volume&gt;20&lt;/volume&gt;&lt;number&gt;1&lt;/number&gt;&lt;dates&gt;&lt;year&gt;2002&lt;/year&gt;&lt;pub-dates&gt;&lt;date&gt;01//print&lt;/date&gt;&lt;/pub-dates&gt;&lt;/dates&gt;&lt;publisher&gt;Nature Publishing Group&lt;/publisher&gt;&lt;isbn&gt;1087-0156&lt;/isbn&gt;&lt;work-type&gt;10.1038/nbt0102-87&lt;/work-type&gt;&lt;urls&gt;&lt;related-urls&gt;&lt;url&gt;http://dx.doi.org/10.1038/nbt0102-87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5" w:tooltip="Nagai, 2002 #35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5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6FF2F95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11F6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DAAE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LI C-D 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Sapphir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116AA" w14:textId="01F71810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aphhir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without Start codon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Zapata-Hommer&lt;/Author&gt;&lt;Year&gt;2003&lt;/Year&gt;&lt;RecNum&gt;370&lt;/RecNum&gt;&lt;DisplayText&gt;[6]&lt;/DisplayText&gt;&lt;record&gt;&lt;rec-number&gt;370&lt;/rec-number&gt;&lt;foreign-keys&gt;&lt;key app="EN" db-id="x0exezzpqeeswvez0wqv9a07ww5wpx0zwz59"&gt;370&lt;/key&gt;&lt;/foreign-keys&gt;&lt;ref-type name="Journal Article"&gt;17&lt;/ref-type&gt;&lt;contributors&gt;&lt;authors&gt;&lt;author&gt;Zapata-Hommer, Otilia&lt;/author&gt;&lt;author&gt;Griesbeck, Oliver&lt;/author&gt;&lt;/authors&gt;&lt;/contributors&gt;&lt;titles&gt;&lt;title&gt;Efficiently folding and circularly permuted variants of the Sapphire mutant of GFP&lt;/title&gt;&lt;secondary-title&gt;BMC Biotechnology&lt;/secondary-title&gt;&lt;/titles&gt;&lt;periodical&gt;&lt;full-title&gt;BMC Biotechnology&lt;/full-title&gt;&lt;abbr-1&gt;BMC Biotechnol.&lt;/abbr-1&gt;&lt;/periodical&gt;&lt;pages&gt;5&lt;/pages&gt;&lt;volume&gt;3&lt;/volume&gt;&lt;number&gt;1&lt;/number&gt;&lt;dates&gt;&lt;year&gt;2003&lt;/year&gt;&lt;/dates&gt;&lt;isbn&gt;1472-6750&lt;/isbn&gt;&lt;accession-num&gt;doi:10.1186/1472-6750-3-5&lt;/accession-num&gt;&lt;urls&gt;&lt;related-urls&gt;&lt;url&gt;http://www.biomedcentral.com/1472-6750/3/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6" w:tooltip="Zapata-Hommer, 2003 #37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6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36FC8A16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126F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C8A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C-D Cerulean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E1F88" w14:textId="09345555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FP Cerulean without Start codon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Rizzo&lt;/Author&gt;&lt;Year&gt;2004&lt;/Year&gt;&lt;RecNum&gt;352&lt;/RecNum&gt;&lt;DisplayText&gt;[7]&lt;/DisplayText&gt;&lt;record&gt;&lt;rec-number&gt;352&lt;/rec-number&gt;&lt;foreign-keys&gt;&lt;key app="EN" db-id="x0exezzpqeeswvez0wqv9a07ww5wpx0zwz59"&gt;352&lt;/key&gt;&lt;/foreign-keys&gt;&lt;ref-type name="Journal Article"&gt;17&lt;/ref-type&gt;&lt;contributors&gt;&lt;authors&gt;&lt;author&gt;Rizzo, Mark A.&lt;/author&gt;&lt;author&gt;Springer, Gerald H.&lt;/author&gt;&lt;author&gt;Granada, Butch&lt;/author&gt;&lt;author&gt;Piston, David W.&lt;/author&gt;&lt;/authors&gt;&lt;/contributors&gt;&lt;titles&gt;&lt;title&gt;An improved cyan fluorescent protein variant useful for FRET&lt;/title&gt;&lt;secondary-title&gt;Nature Biotechnology&lt;/secondary-title&gt;&lt;/titles&gt;&lt;periodical&gt;&lt;full-title&gt;Nature Biotechnology&lt;/full-title&gt;&lt;abbr-1&gt;Nat. Biotechnol.&lt;/abbr-1&gt;&lt;/periodical&gt;&lt;pages&gt;445-449&lt;/pages&gt;&lt;volume&gt;22&lt;/volume&gt;&lt;number&gt;4&lt;/number&gt;&lt;dates&gt;&lt;year&gt;2004&lt;/year&gt;&lt;pub-dates&gt;&lt;date&gt;04//print&lt;/date&gt;&lt;/pub-dates&gt;&lt;/dates&gt;&lt;publisher&gt;Nature Publishing Group&lt;/publisher&gt;&lt;isbn&gt;1087-0156&lt;/isbn&gt;&lt;work-type&gt;10.1038/nbt945&lt;/work-type&gt;&lt;urls&gt;&lt;related-urls&gt;&lt;url&gt;http://dx.doi.org/10.1038/nbt94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7" w:tooltip="Rizzo, 2004 #352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7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01E7A570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A342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7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E8A1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C-D mCherry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36ADE" w14:textId="5CA5F15C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Cherry without Start codon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F0A9E7A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2648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8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824C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C-D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8CA6D" w14:textId="7731637F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without Start codon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1FCE5D37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E70D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G078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C66C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C-D d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01626" w14:textId="21778536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destablized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</w:t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Mussolino&lt;/Author&gt;&lt;Year&gt;2011&lt;/Year&gt;&lt;RecNum&gt;394&lt;/RecNum&gt;&lt;DisplayText&gt;[9]&lt;/DisplayText&gt;&lt;record&gt;&lt;rec-number&gt;394&lt;/rec-number&gt;&lt;foreign-keys&gt;&lt;key app="EN" db-id="x0exezzpqeeswvez0wqv9a07ww5wpx0zwz59"&gt;394&lt;/key&gt;&lt;/foreign-keys&gt;&lt;ref-type name="Journal Article"&gt;17&lt;/ref-type&gt;&lt;contributors&gt;&lt;authors&gt;&lt;author&gt;Mussolino, Claudio&lt;/author&gt;&lt;author&gt;Morbitzer, Robert&lt;/author&gt;&lt;author&gt;Lütge, Fabienne&lt;/author&gt;&lt;author&gt;Dannemann, Nadine&lt;/author&gt;&lt;author&gt;Lahaye, Thomas&lt;/author&gt;&lt;author&gt;Cathomen, Toni&lt;/author&gt;&lt;/authors&gt;&lt;/contributors&gt;&lt;titles&gt;&lt;title&gt;A novel TALE nuclease scaffold enables high genome editing activity in combination with low toxicity&lt;/title&gt;&lt;secondary-title&gt;Nucleic Acids Research&lt;/secondary-title&gt;&lt;/titles&gt;&lt;periodical&gt;&lt;full-title&gt;Nucleic Acids Research&lt;/full-title&gt;&lt;abbr-1&gt;Nucleic Acids Res.&lt;/abbr-1&gt;&lt;/periodical&gt;&lt;pages&gt;9283-9293&lt;/pages&gt;&lt;volume&gt;39&lt;/volume&gt;&lt;number&gt;21&lt;/number&gt;&lt;dates&gt;&lt;year&gt;2011&lt;/year&gt;&lt;pub-dates&gt;&lt;date&gt;November 1, 2011&lt;/date&gt;&lt;/pub-dates&gt;&lt;/dates&gt;&lt;urls&gt;&lt;related-urls&gt;&lt;url&gt;http://nar.oxfordjournals.org/content/39/21/9283.abstract&lt;/url&gt;&lt;/related-urls&gt;&lt;/urls&gt;&lt;electronic-resource-num&gt;10.1093/nar/gkr597&lt;/electronic-resource-num&gt;&lt;/record&gt;&lt;/Cite&gt;&lt;/EndNote&gt;</w:instrText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C2AC6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9" w:tooltip="Mussolino, 2011 #394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9</w:t>
              </w:r>
            </w:hyperlink>
            <w:r w:rsidR="006C2AC6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55E12F97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ABD4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9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D2743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  <w:t xml:space="preserve">LI C-D </w:t>
            </w:r>
            <w:proofErr w:type="spellStart"/>
            <w:r w:rsidRPr="00907A98"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  <w:t>re</w:t>
            </w:r>
            <w:proofErr w:type="spellEnd"/>
            <w:r w:rsidRPr="00907A98"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  <w:t xml:space="preserve"> d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0B95" w14:textId="0DA22DA5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destablized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 (recoded)</w:t>
            </w:r>
            <w:r w:rsidR="006C2AC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; this work</w:t>
            </w:r>
          </w:p>
        </w:tc>
      </w:tr>
      <w:tr w:rsidR="00907A98" w:rsidRPr="00907A98" w14:paraId="193F3F2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B933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C6DC3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BD38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74258EAF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6BC3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1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E9BC3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A5A42" w14:textId="56EA81DD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+ GFP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hiu&lt;/Author&gt;&lt;Year&gt;1996&lt;/Year&gt;&lt;RecNum&gt;349&lt;/RecNum&gt;&lt;DisplayText&gt;[4]&lt;/DisplayText&gt;&lt;record&gt;&lt;rec-number&gt;349&lt;/rec-number&gt;&lt;foreign-keys&gt;&lt;key app="EN" db-id="x0exezzpqeeswvez0wqv9a07ww5wpx0zwz59"&gt;349&lt;/key&gt;&lt;/foreign-keys&gt;&lt;ref-type name="Journal Article"&gt;17&lt;/ref-type&gt;&lt;contributors&gt;&lt;authors&gt;&lt;author&gt;Chiu, Wan-ling&lt;/author&gt;&lt;author&gt;Niwa, Yasuo&lt;/author&gt;&lt;author&gt;Zeng, Weike&lt;/author&gt;&lt;author&gt;Hirano, Takanori&lt;/author&gt;&lt;author&gt;Kobayashi, Hirokazu&lt;/author&gt;&lt;author&gt;Sheen, Jen&lt;/author&gt;&lt;/authors&gt;&lt;/contributors&gt;&lt;titles&gt;&lt;title&gt;Engineered GFP as a vital reporter in plants&lt;/title&gt;&lt;secondary-title&gt;Current Biology&lt;/secondary-title&gt;&lt;/titles&gt;&lt;periodical&gt;&lt;full-title&gt;Current Biology&lt;/full-title&gt;&lt;abbr-1&gt;Curr. Biol.&lt;/abbr-1&gt;&lt;/periodical&gt;&lt;pages&gt;325-330&lt;/pages&gt;&lt;volume&gt;6&lt;/volume&gt;&lt;number&gt;3&lt;/number&gt;&lt;dates&gt;&lt;year&gt;1996&lt;/year&gt;&lt;pub-dates&gt;&lt;date&gt;3//&lt;/date&gt;&lt;/pub-dates&gt;&lt;/dates&gt;&lt;isbn&gt;0960-9822&lt;/isbn&gt;&lt;urls&gt;&lt;related-urls&gt;&lt;url&gt;http://www.sciencedirect.com/science/article/pii/S0960982202004839&lt;/url&gt;&lt;/related-urls&gt;&lt;/urls&gt;&lt;electronic-resource-num&gt;http://dx.doi.org/10.1016/S0960-9822(02)00483-9&lt;/electronic-resource-num&gt;&lt;/record&gt;&lt;/Cite&gt;&lt;/EndNote&gt;</w:instrTex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4" w:tooltip="Chiu, 1996 #34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740D9D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740D9D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8163DB" w14:paraId="04E91F23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FC15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1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8101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Y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D85F7" w14:textId="05EB643A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GS linker + YFP Venus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instrText xml:space="preserve"> ADDIN EN.CITE &lt;EndNote&gt;&lt;Cite&gt;&lt;Author&gt;Nagai&lt;/Author&gt;&lt;Year&gt;2002&lt;/Year&gt;&lt;RecNum&gt;350&lt;/RecNum&gt;&lt;DisplayText&gt;[5]&lt;/DisplayText&gt;&lt;record&gt;&lt;rec-number&gt;350&lt;/rec-number&gt;&lt;foreign-keys&gt;&lt;key app="EN" db-id="x0exezzpqeeswvez0wqv9a07ww5wpx0zwz59"&gt;350&lt;/key&gt;&lt;/foreign-keys&gt;&lt;ref-type name="Journal Article"&gt;17&lt;/ref-type&gt;&lt;contributors&gt;&lt;authors&gt;&lt;author&gt;Nagai, Takeharu&lt;/author&gt;&lt;author&gt;Ibata, Keiji&lt;/author&gt;&lt;author&gt;Park, Eun Sun&lt;/author&gt;&lt;author&gt;Kubota, Mie&lt;/author&gt;&lt;author&gt;Mikoshiba, Katsuhiko&lt;/author&gt;&lt;author&gt;Miyawaki, Atsushi&lt;/author&gt;&lt;/authors&gt;&lt;/contributors&gt;&lt;titles&gt;&lt;title&gt;A variant of yellow fluorescent protein with fast and efficient maturation for cell-biological applications&lt;/title&gt;&lt;secondary-title&gt;Nature Biotechnology&lt;/secondary-title&gt;&lt;/titles&gt;&lt;periodical&gt;&lt;full-title&gt;Nature Biotechnology&lt;/full-title&gt;&lt;abbr-1&gt;Nat. Biotechnol.&lt;/abbr-1&gt;&lt;/periodical&gt;&lt;pages&gt;87-90&lt;/pages&gt;&lt;volume&gt;20&lt;/volume&gt;&lt;number&gt;1&lt;/number&gt;&lt;dates&gt;&lt;year&gt;2002&lt;/year&gt;&lt;pub-dates&gt;&lt;date&gt;01//print&lt;/date&gt;&lt;/pub-dates&gt;&lt;/dates&gt;&lt;publisher&gt;Nature Publishing Group&lt;/publisher&gt;&lt;isbn&gt;1087-0156&lt;/isbn&gt;&lt;work-type&gt;10.1038/nbt0102-87&lt;/work-type&gt;&lt;urls&gt;&lt;related-urls&gt;&lt;url&gt;http://dx.doi.org/10.1038/nbt0102-87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[</w:t>
            </w:r>
            <w:hyperlink w:anchor="_ENREF_5" w:tooltip="Nagai, 2002 #35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  <w:lang w:val="de-DE"/>
                </w:rPr>
                <w:t>5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end"/>
            </w:r>
          </w:p>
        </w:tc>
      </w:tr>
      <w:tr w:rsidR="00907A98" w:rsidRPr="008163DB" w14:paraId="6A45A3C0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C4359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G013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0B20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LI D-E 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Sapphire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AAAC2" w14:textId="081F612D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GS linker + T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Sapphire</w:t>
            </w:r>
            <w:proofErr w:type="spellEnd"/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instrText xml:space="preserve"> ADDIN EN.CITE &lt;EndNote&gt;&lt;Cite&gt;&lt;Author&gt;Zapata-Hommer&lt;/Author&gt;&lt;Year&gt;2003&lt;/Year&gt;&lt;RecNum&gt;370&lt;/RecNum&gt;&lt;DisplayText&gt;[6]&lt;/DisplayText&gt;&lt;record&gt;&lt;rec-number&gt;370&lt;/rec-number&gt;&lt;foreign-keys&gt;&lt;key app="EN" db-id="x0exezzpqeeswvez0wqv9a07ww5wpx0zwz59"&gt;370&lt;/key&gt;&lt;/foreign-keys&gt;&lt;ref-type name="Journal Article"&gt;17&lt;/ref-type&gt;&lt;contributors&gt;&lt;authors&gt;&lt;author&gt;Zapata-Hommer, Otilia&lt;/author&gt;&lt;author&gt;Griesbeck, Oliver&lt;/author&gt;&lt;/authors&gt;&lt;/contributors&gt;&lt;titles&gt;&lt;title&gt;Efficiently folding and circularly permuted variants of the Sapphire mutant of GFP&lt;/title&gt;&lt;secondary-title&gt;BMC Biotechnology&lt;/secondary-title&gt;&lt;/titles&gt;&lt;periodical&gt;&lt;full-title&gt;BMC Biotechnology&lt;/full-title&gt;&lt;abbr-1&gt;BMC Biotechnol.&lt;/abbr-1&gt;&lt;/periodical&gt;&lt;pages&gt;5&lt;/pages&gt;&lt;volume&gt;3&lt;/volume&gt;&lt;number&gt;1&lt;/number&gt;&lt;dates&gt;&lt;year&gt;2003&lt;/year&gt;&lt;/dates&gt;&lt;isbn&gt;1472-6750&lt;/isbn&gt;&lt;accession-num&gt;doi:10.1186/1472-6750-3-5&lt;/accession-num&gt;&lt;urls&gt;&lt;related-urls&gt;&lt;url&gt;http://www.biomedcentral.com/1472-6750/3/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[</w:t>
            </w:r>
            <w:hyperlink w:anchor="_ENREF_6" w:tooltip="Zapata-Hommer, 2003 #370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  <w:lang w:val="de-DE"/>
                </w:rPr>
                <w:t>6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val="de-DE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fldChar w:fldCharType="end"/>
            </w:r>
          </w:p>
        </w:tc>
      </w:tr>
      <w:tr w:rsidR="00907A98" w:rsidRPr="00907A98" w14:paraId="506396CC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7DD5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14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2E4E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Cerulean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3BE99" w14:textId="3A3C9FCA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+ CFP Cerulean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Rizzo&lt;/Author&gt;&lt;Year&gt;2004&lt;/Year&gt;&lt;RecNum&gt;352&lt;/RecNum&gt;&lt;DisplayText&gt;[7]&lt;/DisplayText&gt;&lt;record&gt;&lt;rec-number&gt;352&lt;/rec-number&gt;&lt;foreign-keys&gt;&lt;key app="EN" db-id="x0exezzpqeeswvez0wqv9a07ww5wpx0zwz59"&gt;352&lt;/key&gt;&lt;/foreign-keys&gt;&lt;ref-type name="Journal Article"&gt;17&lt;/ref-type&gt;&lt;contributors&gt;&lt;authors&gt;&lt;author&gt;Rizzo, Mark A.&lt;/author&gt;&lt;author&gt;Springer, Gerald H.&lt;/author&gt;&lt;author&gt;Granada, Butch&lt;/author&gt;&lt;author&gt;Piston, David W.&lt;/author&gt;&lt;/authors&gt;&lt;/contributors&gt;&lt;titles&gt;&lt;title&gt;An improved cyan fluorescent protein variant useful for FRET&lt;/title&gt;&lt;secondary-title&gt;Nature Biotechnology&lt;/secondary-title&gt;&lt;/titles&gt;&lt;periodical&gt;&lt;full-title&gt;Nature Biotechnology&lt;/full-title&gt;&lt;abbr-1&gt;Nat. Biotechnol.&lt;/abbr-1&gt;&lt;/periodical&gt;&lt;pages&gt;445-449&lt;/pages&gt;&lt;volume&gt;22&lt;/volume&gt;&lt;number&gt;4&lt;/number&gt;&lt;dates&gt;&lt;year&gt;2004&lt;/year&gt;&lt;pub-dates&gt;&lt;date&gt;04//print&lt;/date&gt;&lt;/pub-dates&gt;&lt;/dates&gt;&lt;publisher&gt;Nature Publishing Group&lt;/publisher&gt;&lt;isbn&gt;1087-0156&lt;/isbn&gt;&lt;work-type&gt;10.1038/nbt945&lt;/work-type&gt;&lt;urls&gt;&lt;related-urls&gt;&lt;url&gt;http://dx.doi.org/10.1038/nbt945&lt;/url&gt;&lt;/related-urls&gt;&lt;/urls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7" w:tooltip="Rizzo, 2004 #352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7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75057524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CF83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A13D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mCherry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8071B" w14:textId="316D4818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+ mCherry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D80675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D8067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3C1A3E03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DA3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2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F5EC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D-E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4AAD3" w14:textId="1200A8EB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+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Orange</w:t>
            </w:r>
            <w:proofErr w:type="spellEnd"/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Shaner&lt;/Author&gt;&lt;Year&gt;2004&lt;/Year&gt;&lt;RecNum&gt;351&lt;/RecNum&gt;&lt;DisplayText&gt;[8]&lt;/DisplayText&gt;&lt;record&gt;&lt;rec-number&gt;351&lt;/rec-number&gt;&lt;foreign-keys&gt;&lt;key app="EN" db-id="x0exezzpqeeswvez0wqv9a07ww5wpx0zwz59"&gt;351&lt;/key&gt;&lt;/foreign-keys&gt;&lt;ref-type name="Journal Article"&gt;17&lt;/ref-type&gt;&lt;contributors&gt;&lt;authors&gt;&lt;author&gt;Shaner, Nathan C.&lt;/author&gt;&lt;author&gt;Campbell, Robert E.&lt;/author&gt;&lt;author&gt;Steinbach, Paul A.&lt;/author&gt;&lt;author&gt;Giepmans, Ben N. G.&lt;/author&gt;&lt;author&gt;Palmer, Amy E.&lt;/author&gt;&lt;author&gt;Tsien, Roger Y.&lt;/author&gt;&lt;/authors&gt;&lt;/contributors&gt;&lt;titles&gt;&lt;title&gt;&lt;style face="normal" font="default" size="100%"&gt;Improved monomeric red, orange and yellow fluorescent proteins derived from &lt;/style&gt;&lt;style face="italic" font="default" size="100%"&gt;Discosoma &lt;/style&gt;&lt;style face="normal" font="default" size="100%"&gt;sp. red fluorescent protein&lt;/style&gt;&lt;/title&gt;&lt;secondary-title&gt;Nature Biotechnology&lt;/secondary-title&gt;&lt;/titles&gt;&lt;periodical&gt;&lt;full-title&gt;Nature Biotechnology&lt;/full-title&gt;&lt;abbr-1&gt;Nat. Biotechnol.&lt;/abbr-1&gt;&lt;/periodical&gt;&lt;pages&gt;1567-1572&lt;/pages&gt;&lt;volume&gt;22&lt;/volume&gt;&lt;number&gt;12&lt;/number&gt;&lt;dates&gt;&lt;year&gt;2004&lt;/year&gt;&lt;pub-dates&gt;&lt;date&gt;12//print&lt;/date&gt;&lt;/pub-dates&gt;&lt;/dates&gt;&lt;publisher&gt;Nature Publishing Group&lt;/publisher&gt;&lt;isbn&gt;1087-0156&lt;/isbn&gt;&lt;work-type&gt;10.1038/nbt1037&lt;/work-type&gt;&lt;urls&gt;&lt;related-urls&gt;&lt;url&gt;http://dx.doi.org/10.1038/nbt1037&lt;/url&gt;&lt;/related-urls&gt;&lt;/urls&gt;&lt;electronic-resource-num&gt;http://www.nature.com/nbt/journal/v22/n12/suppinfo/nbt1037_S1.html&lt;/electronic-resource-num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ED3EB2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8" w:tooltip="Shaner, 2004 #35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ED3EB2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558E4BE8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9DF5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AF0A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F899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6CC00E2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2EC4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9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E65C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C-D 1-10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9B21" w14:textId="35532F1C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uperfolder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 1-10 domai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abantous&lt;/Author&gt;&lt;Year&gt;2005&lt;/Year&gt;&lt;RecNum&gt;288&lt;/RecNum&gt;&lt;DisplayText&gt;[10]&lt;/DisplayText&gt;&lt;record&gt;&lt;rec-number&gt;288&lt;/rec-number&gt;&lt;foreign-keys&gt;&lt;key app="EN" db-id="x0exezzpqeeswvez0wqv9a07ww5wpx0zwz59"&gt;288&lt;/key&gt;&lt;/foreign-keys&gt;&lt;ref-type name="Journal Article"&gt;17&lt;/ref-type&gt;&lt;contributors&gt;&lt;authors&gt;&lt;author&gt;Cabantous, Stephanie&lt;/author&gt;&lt;author&gt;Terwilliger, Thomas C.&lt;/author&gt;&lt;author&gt;Waldo, Geoffrey S.&lt;/author&gt;&lt;/authors&gt;&lt;/contributors&gt;&lt;titles&gt;&lt;title&gt;Protein tagging and detection with engineered self-assembling fragments of green fluorescent protein&lt;/title&gt;&lt;secondary-title&gt;Nature Biotechnology&lt;/secondary-title&gt;&lt;/titles&gt;&lt;periodical&gt;&lt;full-title&gt;Nature Biotechnology&lt;/full-title&gt;&lt;abbr-1&gt;Nat. Biotechnol.&lt;/abbr-1&gt;&lt;/periodical&gt;&lt;pages&gt;102-107&lt;/pages&gt;&lt;volume&gt;23&lt;/volume&gt;&lt;number&gt;1&lt;/number&gt;&lt;dates&gt;&lt;year&gt;2005&lt;/year&gt;&lt;pub-dates&gt;&lt;date&gt;01//print&lt;/date&gt;&lt;/pub-dates&gt;&lt;/dates&gt;&lt;publisher&gt;Nature Publishing Group&lt;/publisher&gt;&lt;isbn&gt;1087-0156&lt;/isbn&gt;&lt;work-type&gt;10.1038/nbt1044&lt;/work-type&gt;&lt;urls&gt;&lt;related-urls&gt;&lt;url&gt;http://dx.doi.org/10.1038/nbt1044&lt;/url&gt;&lt;/related-urls&gt;&lt;/urls&gt;&lt;electronic-resource-num&gt;http://www.nature.com/nbt/journal/v23/n1/suppinfo/nbt1044_S1.html&lt;/electronic-resource-num&gt;&lt;/record&gt;&lt;/Cite&gt;&lt;/EndNote&gt;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0" w:tooltip="Cabantous, 2005 #2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0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668DBE4E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C3E8C" w14:textId="0B2F5ECD" w:rsidR="00907A98" w:rsidRPr="00907A98" w:rsidRDefault="00D020EF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9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839E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  <w:t xml:space="preserve">LI C-D 1-10GFP </w:t>
            </w:r>
            <w:proofErr w:type="spellStart"/>
            <w:r w:rsidRPr="00907A98">
              <w:rPr>
                <w:rFonts w:ascii="Calibri" w:eastAsia="Times New Roman" w:hAnsi="Calibri" w:cs="Times New Roman"/>
                <w:sz w:val="20"/>
                <w:szCs w:val="20"/>
                <w:lang w:val="de-DE"/>
              </w:rPr>
              <w:t>noATG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14F57" w14:textId="75044B48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uperfolder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 1-10 domain without start codo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abantous&lt;/Author&gt;&lt;Year&gt;2005&lt;/Year&gt;&lt;RecNum&gt;288&lt;/RecNum&gt;&lt;DisplayText&gt;[10]&lt;/DisplayText&gt;&lt;record&gt;&lt;rec-number&gt;288&lt;/rec-number&gt;&lt;foreign-keys&gt;&lt;key app="EN" db-id="x0exezzpqeeswvez0wqv9a07ww5wpx0zwz59"&gt;288&lt;/key&gt;&lt;/foreign-keys&gt;&lt;ref-type name="Journal Article"&gt;17&lt;/ref-type&gt;&lt;contributors&gt;&lt;authors&gt;&lt;author&gt;Cabantous, Stephanie&lt;/author&gt;&lt;author&gt;Terwilliger, Thomas C.&lt;/author&gt;&lt;author&gt;Waldo, Geoffrey S.&lt;/author&gt;&lt;/authors&gt;&lt;/contributors&gt;&lt;titles&gt;&lt;title&gt;Protein tagging and detection with engineered self-assembling fragments of green fluorescent protein&lt;/title&gt;&lt;secondary-title&gt;Nature Biotechnology&lt;/secondary-title&gt;&lt;/titles&gt;&lt;periodical&gt;&lt;full-title&gt;Nature Biotechnology&lt;/full-title&gt;&lt;abbr-1&gt;Nat. Biotechnol.&lt;/abbr-1&gt;&lt;/periodical&gt;&lt;pages&gt;102-107&lt;/pages&gt;&lt;volume&gt;23&lt;/volume&gt;&lt;number&gt;1&lt;/number&gt;&lt;dates&gt;&lt;year&gt;2005&lt;/year&gt;&lt;pub-dates&gt;&lt;date&gt;01//print&lt;/date&gt;&lt;/pub-dates&gt;&lt;/dates&gt;&lt;publisher&gt;Nature Publishing Group&lt;/publisher&gt;&lt;isbn&gt;1087-0156&lt;/isbn&gt;&lt;work-type&gt;10.1038/nbt1044&lt;/work-type&gt;&lt;urls&gt;&lt;related-urls&gt;&lt;url&gt;http://dx.doi.org/10.1038/nbt1044&lt;/url&gt;&lt;/related-urls&gt;&lt;/urls&gt;&lt;electronic-resource-num&gt;http://www.nature.com/nbt/journal/v23/n1/suppinfo/nbt1044_S1.html&lt;/electronic-resource-num&gt;&lt;/record&gt;&lt;/Cite&gt;&lt;/EndNote&gt;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0" w:tooltip="Cabantous, 2005 #2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0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4EF39013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A04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7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E43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D-E 1-10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6E7B3" w14:textId="7DE63F49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16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a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S linker +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uperfolder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 1-10 domai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abantous&lt;/Author&gt;&lt;Year&gt;2005&lt;/Year&gt;&lt;RecNum&gt;288&lt;/RecNum&gt;&lt;DisplayText&gt;[10]&lt;/DisplayText&gt;&lt;record&gt;&lt;rec-number&gt;288&lt;/rec-number&gt;&lt;foreign-keys&gt;&lt;key app="EN" db-id="x0exezzpqeeswvez0wqv9a07ww5wpx0zwz59"&gt;288&lt;/key&gt;&lt;/foreign-keys&gt;&lt;ref-type name="Journal Article"&gt;17&lt;/ref-type&gt;&lt;contributors&gt;&lt;authors&gt;&lt;author&gt;Cabantous, Stephanie&lt;/author&gt;&lt;author&gt;Terwilliger, Thomas C.&lt;/author&gt;&lt;author&gt;Waldo, Geoffrey S.&lt;/author&gt;&lt;/authors&gt;&lt;/contributors&gt;&lt;titles&gt;&lt;title&gt;Protein tagging and detection with engineered self-assembling fragments of green fluorescent protein&lt;/title&gt;&lt;secondary-title&gt;Nature Biotechnology&lt;/secondary-title&gt;&lt;/titles&gt;&lt;periodical&gt;&lt;full-title&gt;Nature Biotechnology&lt;/full-title&gt;&lt;abbr-1&gt;Nat. Biotechnol.&lt;/abbr-1&gt;&lt;/periodical&gt;&lt;pages&gt;102-107&lt;/pages&gt;&lt;volume&gt;23&lt;/volume&gt;&lt;number&gt;1&lt;/number&gt;&lt;dates&gt;&lt;year&gt;2005&lt;/year&gt;&lt;pub-dates&gt;&lt;date&gt;01//print&lt;/date&gt;&lt;/pub-dates&gt;&lt;/dates&gt;&lt;publisher&gt;Nature Publishing Group&lt;/publisher&gt;&lt;isbn&gt;1087-0156&lt;/isbn&gt;&lt;work-type&gt;10.1038/nbt1044&lt;/work-type&gt;&lt;urls&gt;&lt;related-urls&gt;&lt;url&gt;http://dx.doi.org/10.1038/nbt1044&lt;/url&gt;&lt;/related-urls&gt;&lt;/urls&gt;&lt;electronic-resource-num&gt;http://www.nature.com/nbt/journal/v23/n1/suppinfo/nbt1044_S1.html&lt;/electronic-resource-num&gt;&lt;/record&gt;&lt;/Cite&gt;&lt;/EndNote&gt;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0" w:tooltip="Cabantous, 2005 #2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0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0B8FE71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AFEC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4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AB8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C-D 11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E0DEC" w14:textId="53DBFCED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uperfolder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 11 domai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abantous&lt;/Author&gt;&lt;Year&gt;2005&lt;/Year&gt;&lt;RecNum&gt;288&lt;/RecNum&gt;&lt;DisplayText&gt;[10]&lt;/DisplayText&gt;&lt;record&gt;&lt;rec-number&gt;288&lt;/rec-number&gt;&lt;foreign-keys&gt;&lt;key app="EN" db-id="x0exezzpqeeswvez0wqv9a07ww5wpx0zwz59"&gt;288&lt;/key&gt;&lt;/foreign-keys&gt;&lt;ref-type name="Journal Article"&gt;17&lt;/ref-type&gt;&lt;contributors&gt;&lt;authors&gt;&lt;author&gt;Cabantous, Stephanie&lt;/author&gt;&lt;author&gt;Terwilliger, Thomas C.&lt;/author&gt;&lt;author&gt;Waldo, Geoffrey S.&lt;/author&gt;&lt;/authors&gt;&lt;/contributors&gt;&lt;titles&gt;&lt;title&gt;Protein tagging and detection with engineered self-assembling fragments of green fluorescent protein&lt;/title&gt;&lt;secondary-title&gt;Nature Biotechnology&lt;/secondary-title&gt;&lt;/titles&gt;&lt;periodical&gt;&lt;full-title&gt;Nature Biotechnology&lt;/full-title&gt;&lt;abbr-1&gt;Nat. Biotechnol.&lt;/abbr-1&gt;&lt;/periodical&gt;&lt;pages&gt;102-107&lt;/pages&gt;&lt;volume&gt;23&lt;/volume&gt;&lt;number&gt;1&lt;/number&gt;&lt;dates&gt;&lt;year&gt;2005&lt;/year&gt;&lt;pub-dates&gt;&lt;date&gt;01//print&lt;/date&gt;&lt;/pub-dates&gt;&lt;/dates&gt;&lt;publisher&gt;Nature Publishing Group&lt;/publisher&gt;&lt;isbn&gt;1087-0156&lt;/isbn&gt;&lt;work-type&gt;10.1038/nbt1044&lt;/work-type&gt;&lt;urls&gt;&lt;related-urls&gt;&lt;url&gt;http://dx.doi.org/10.1038/nbt1044&lt;/url&gt;&lt;/related-urls&gt;&lt;/urls&gt;&lt;electronic-resource-num&gt;http://www.nature.com/nbt/journal/v23/n1/suppinfo/nbt1044_S1.html&lt;/electronic-resource-num&gt;&lt;/record&gt;&lt;/Cite&gt;&lt;/EndNote&gt;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0" w:tooltip="Cabantous, 2005 #2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0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60DBD2B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5E839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4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AD53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D-E 11GFP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32275" w14:textId="7971335E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FLAG tag + and short linker +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uperfolder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GFP 11 domain 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abantous&lt;/Author&gt;&lt;Year&gt;2005&lt;/Year&gt;&lt;RecNum&gt;288&lt;/RecNum&gt;&lt;DisplayText&gt;[10]&lt;/DisplayText&gt;&lt;record&gt;&lt;rec-number&gt;288&lt;/rec-number&gt;&lt;foreign-keys&gt;&lt;key app="EN" db-id="x0exezzpqeeswvez0wqv9a07ww5wpx0zwz59"&gt;288&lt;/key&gt;&lt;/foreign-keys&gt;&lt;ref-type name="Journal Article"&gt;17&lt;/ref-type&gt;&lt;contributors&gt;&lt;authors&gt;&lt;author&gt;Cabantous, Stephanie&lt;/author&gt;&lt;author&gt;Terwilliger, Thomas C.&lt;/author&gt;&lt;author&gt;Waldo, Geoffrey S.&lt;/author&gt;&lt;/authors&gt;&lt;/contributors&gt;&lt;titles&gt;&lt;title&gt;Protein tagging and detection with engineered self-assembling fragments of green fluorescent protein&lt;/title&gt;&lt;secondary-title&gt;Nature Biotechnology&lt;/secondary-title&gt;&lt;/titles&gt;&lt;periodical&gt;&lt;full-title&gt;Nature Biotechnology&lt;/full-title&gt;&lt;abbr-1&gt;Nat. Biotechnol.&lt;/abbr-1&gt;&lt;/periodical&gt;&lt;pages&gt;102-107&lt;/pages&gt;&lt;volume&gt;23&lt;/volume&gt;&lt;number&gt;1&lt;/number&gt;&lt;dates&gt;&lt;year&gt;2005&lt;/year&gt;&lt;pub-dates&gt;&lt;date&gt;01//print&lt;/date&gt;&lt;/pub-dates&gt;&lt;/dates&gt;&lt;publisher&gt;Nature Publishing Group&lt;/publisher&gt;&lt;isbn&gt;1087-0156&lt;/isbn&gt;&lt;work-type&gt;10.1038/nbt1044&lt;/work-type&gt;&lt;urls&gt;&lt;related-urls&gt;&lt;url&gt;http://dx.doi.org/10.1038/nbt1044&lt;/url&gt;&lt;/related-urls&gt;&lt;/urls&gt;&lt;electronic-resource-num&gt;http://www.nature.com/nbt/journal/v23/n1/suppinfo/nbt1044_S1.html&lt;/electronic-resource-num&gt;&lt;/record&gt;&lt;/Cite&gt;&lt;/EndNote&gt;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0" w:tooltip="Cabantous, 2005 #2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0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783BBB9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EEC3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8F2C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1B8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1074C170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8D27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Other tag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E2E9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F16A7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317AF1" w:rsidRPr="00907A98" w14:paraId="4ABDD9A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DA513" w14:textId="77A3F0FF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2BD5D" w14:textId="457CB733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6xHI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79577" w14:textId="0567C0C7" w:rsidR="00317AF1" w:rsidRPr="00907A98" w:rsidRDefault="00677C76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olyhistidine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6x) </w:t>
            </w:r>
            <w:r w:rsidR="00B4609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tag </w:t>
            </w:r>
            <w:r w:rsidR="008362A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Hochuli&lt;/Author&gt;&lt;Year&gt;1988&lt;/Year&gt;&lt;RecNum&gt;405&lt;/RecNum&gt;&lt;DisplayText&gt;[11]&lt;/DisplayText&gt;&lt;record&gt;&lt;rec-number&gt;405&lt;/rec-number&gt;&lt;foreign-keys&gt;&lt;key app="EN" db-id="x0exezzpqeeswvez0wqv9a07ww5wpx0zwz59"&gt;405&lt;/key&gt;&lt;/foreign-keys&gt;&lt;ref-type name="Journal Article"&gt;17&lt;/ref-type&gt;&lt;contributors&gt;&lt;authors&gt;&lt;author&gt;Hochuli, E.&lt;/author&gt;&lt;author&gt;Bannwarth, W.&lt;/author&gt;&lt;author&gt;Dobeli, H.&lt;/author&gt;&lt;author&gt;Gentz, R.&lt;/author&gt;&lt;author&gt;Stuber, D.&lt;/author&gt;&lt;/authors&gt;&lt;/contributors&gt;&lt;titles&gt;&lt;title&gt;Genetic approach to facilitate purification of recombinant proteins with a novel metal chelate adsorbent&lt;/title&gt;&lt;secondary-title&gt;Nature Biotechnology&lt;/secondary-title&gt;&lt;/titles&gt;&lt;periodical&gt;&lt;full-title&gt;Nature Biotechnology&lt;/full-title&gt;&lt;abbr-1&gt;Nat. Biotechnol.&lt;/abbr-1&gt;&lt;/periodical&gt;&lt;pages&gt;1321-1325&lt;/pages&gt;&lt;volume&gt;6&lt;/volume&gt;&lt;number&gt;11&lt;/number&gt;&lt;dates&gt;&lt;year&gt;1988&lt;/year&gt;&lt;pub-dates&gt;&lt;date&gt;11//print&lt;/date&gt;&lt;/pub-dates&gt;&lt;/dates&gt;&lt;publisher&gt;Nature Publishing Company&lt;/publisher&gt;&lt;work-type&gt;10.1038/nbt1188-1321&lt;/work-type&gt;&lt;urls&gt;&lt;related-urls&gt;&lt;url&gt;http://dx.doi.org/10.1038/nbt1188-1321&lt;/url&gt;&lt;/related-urls&gt;&lt;/urls&gt;&lt;/record&gt;&lt;/Cite&gt;&lt;/EndNote&gt;</w:instrText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22AFC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1" w:tooltip="Hochuli, 1988 #405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1</w:t>
              </w:r>
            </w:hyperlink>
            <w:r w:rsidR="00622AFC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317AF1" w:rsidRPr="00907A98" w14:paraId="13002A92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403BB" w14:textId="6761566D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006E1" w14:textId="18D793B8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6xHI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4DFF3" w14:textId="788E32A6" w:rsidR="00317AF1" w:rsidRPr="00907A98" w:rsidRDefault="00677C76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olyhistidine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6x) tag</w:t>
            </w:r>
            <w:r w:rsidR="008362A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Hochuli&lt;/Author&gt;&lt;Year&gt;1988&lt;/Year&gt;&lt;RecNum&gt;405&lt;/RecNum&gt;&lt;DisplayText&gt;[11]&lt;/DisplayText&gt;&lt;record&gt;&lt;rec-number&gt;405&lt;/rec-number&gt;&lt;foreign-keys&gt;&lt;key app="EN" db-id="x0exezzpqeeswvez0wqv9a07ww5wpx0zwz59"&gt;405&lt;/key&gt;&lt;/foreign-keys&gt;&lt;ref-type name="Journal Article"&gt;17&lt;/ref-type&gt;&lt;contributors&gt;&lt;authors&gt;&lt;author&gt;Hochuli, E.&lt;/author&gt;&lt;author&gt;Bannwarth, W.&lt;/author&gt;&lt;author&gt;Dobeli, H.&lt;/author&gt;&lt;author&gt;Gentz, R.&lt;/author&gt;&lt;author&gt;Stuber, D.&lt;/author&gt;&lt;/authors&gt;&lt;/contributors&gt;&lt;titles&gt;&lt;title&gt;Genetic approach to facilitate purification of recombinant proteins with a novel metal chelate adsorbent&lt;/title&gt;&lt;secondary-title&gt;Nature Biotechnology&lt;/secondary-title&gt;&lt;/titles&gt;&lt;periodical&gt;&lt;full-title&gt;Nature Biotechnology&lt;/full-title&gt;&lt;abbr-1&gt;Nat. Biotechnol.&lt;/abbr-1&gt;&lt;/periodical&gt;&lt;pages&gt;1321-1325&lt;/pages&gt;&lt;volume&gt;6&lt;/volume&gt;&lt;number&gt;11&lt;/number&gt;&lt;dates&gt;&lt;year&gt;1988&lt;/year&gt;&lt;pub-dates&gt;&lt;date&gt;11//print&lt;/date&gt;&lt;/pub-dates&gt;&lt;/dates&gt;&lt;publisher&gt;Nature Publishing Company&lt;/publisher&gt;&lt;work-type&gt;10.1038/nbt1188-1321&lt;/work-type&gt;&lt;urls&gt;&lt;related-urls&gt;&lt;url&gt;http://dx.doi.org/10.1038/nbt1188-1321&lt;/url&gt;&lt;/related-urls&gt;&lt;/urls&gt;&lt;/record&gt;&lt;/Cite&gt;&lt;/EndNote&gt;</w:instrText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622AFC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1" w:tooltip="Hochuli, 1988 #405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1</w:t>
              </w:r>
            </w:hyperlink>
            <w:r w:rsidR="00622AFC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622AFC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317AF1" w:rsidRPr="00907A98" w14:paraId="63FBE52F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DECD9" w14:textId="1C3D941A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40816" w14:textId="7A4D8E93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HA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72A3C" w14:textId="1FA7E12D" w:rsidR="00317AF1" w:rsidRPr="00907A98" w:rsidRDefault="00A866C7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human influenza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hemagglutinin</w:t>
            </w:r>
            <w:proofErr w:type="spellEnd"/>
            <w:r w:rsidR="000870D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HA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tag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YPYDVPDYA) </w:t>
            </w:r>
          </w:p>
        </w:tc>
      </w:tr>
      <w:tr w:rsidR="00556BFA" w:rsidRPr="00907A98" w14:paraId="5D88EB7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2E6A" w14:textId="016770A2" w:rsidR="00556BFA" w:rsidRPr="00317AF1" w:rsidRDefault="00556BFA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lastRenderedPageBreak/>
              <w:t>G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57964" w14:textId="774F5EDD" w:rsidR="00556BFA" w:rsidRPr="00317AF1" w:rsidRDefault="00556BFA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HA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EC5D8" w14:textId="06763592" w:rsidR="00556BFA" w:rsidRPr="00907A98" w:rsidRDefault="00556BFA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human influenza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hemagglutinin</w:t>
            </w:r>
            <w:proofErr w:type="spellEnd"/>
            <w:r w:rsidR="000870D6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HA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tag (YPYDVPDYA) </w:t>
            </w:r>
          </w:p>
        </w:tc>
      </w:tr>
      <w:tr w:rsidR="00317AF1" w:rsidRPr="00907A98" w14:paraId="112B61BD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E7279" w14:textId="78589964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A6CE9" w14:textId="45604182" w:rsidR="00317AF1" w:rsidRPr="00317AF1" w:rsidRDefault="00317AF1" w:rsidP="00862A9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c-</w:t>
            </w:r>
            <w:r w:rsid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YC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1287E" w14:textId="491D8DAA" w:rsidR="00317AF1" w:rsidRPr="00907A98" w:rsidRDefault="00862A95" w:rsidP="00862A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-MYC epitope tag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</w:t>
            </w:r>
            <w:r w:rsidR="00556BFA" w:rsidRP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EQKLISEEDL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317AF1" w:rsidRPr="00907A98" w14:paraId="72D92F7C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13BCB" w14:textId="7A01876A" w:rsidR="00317AF1" w:rsidRPr="00317AF1" w:rsidRDefault="00317AF1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</w:t>
            </w: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FB40F" w14:textId="156B1E91" w:rsidR="00317AF1" w:rsidRPr="00317AF1" w:rsidRDefault="00317AF1" w:rsidP="00862A9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highlight w:val="yellow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D-E c-</w:t>
            </w:r>
            <w:r w:rsid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MYC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B9112" w14:textId="5BD696D2" w:rsidR="00317AF1" w:rsidRPr="00907A98" w:rsidRDefault="00556BFA" w:rsidP="00862A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-MYC epitope tag (</w:t>
            </w:r>
            <w:r w:rsidRP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EQKLISEEDL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907A98" w:rsidRPr="00907A98" w14:paraId="2FFFF4F7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F9AEA" w14:textId="77777777" w:rsidR="00B46091" w:rsidRDefault="00B46091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  <w:p w14:paraId="10FFA0FC" w14:textId="77777777" w:rsidR="00907A98" w:rsidRPr="00317AF1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G060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F9D9E" w14:textId="77777777" w:rsidR="00907A98" w:rsidRPr="00317AF1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317AF1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N-NL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E8778" w14:textId="0445BB50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uclear localization signal (NLS) of SV40 large T antige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Kalderon&lt;/Author&gt;&lt;Year&gt;1984&lt;/Year&gt;&lt;RecNum&gt;389&lt;/RecNum&gt;&lt;DisplayText&gt;[12]&lt;/DisplayText&gt;&lt;record&gt;&lt;rec-number&gt;389&lt;/rec-number&gt;&lt;foreign-keys&gt;&lt;key app="EN" db-id="x0exezzpqeeswvez0wqv9a07ww5wpx0zwz59"&gt;389&lt;/key&gt;&lt;/foreign-keys&gt;&lt;ref-type name="Journal Article"&gt;17&lt;/ref-type&gt;&lt;contributors&gt;&lt;authors&gt;&lt;author&gt;Kalderon, Daniel&lt;/author&gt;&lt;author&gt;Roberts, Bruce L.&lt;/author&gt;&lt;author&gt;Richardson, William D.&lt;/author&gt;&lt;author&gt;Smith, Alan E.&lt;/author&gt;&lt;/authors&gt;&lt;/contributors&gt;&lt;titles&gt;&lt;title&gt;A short amino acid sequence able to specify nuclear location&lt;/title&gt;&lt;secondary-title&gt;Cell&lt;/secondary-title&gt;&lt;/titles&gt;&lt;periodical&gt;&lt;full-title&gt;Cell&lt;/full-title&gt;&lt;abbr-1&gt;Cell&lt;/abbr-1&gt;&lt;/periodical&gt;&lt;pages&gt;499-509&lt;/pages&gt;&lt;volume&gt;39&lt;/volume&gt;&lt;number&gt;3&lt;/number&gt;&lt;dates&gt;&lt;year&gt;1984&lt;/year&gt;&lt;/dates&gt;&lt;publisher&gt;Cell Press&lt;/publisher&gt;&lt;isbn&gt;0092-8674&lt;/isbn&gt;&lt;urls&gt;&lt;related-urls&gt;&lt;url&gt;http://linkinghub.elsevier.com/retrieve/pii/0092867484904574&lt;/url&gt;&lt;/related-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2" w:tooltip="Kalderon, 1984 #38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2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0C5A05A1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570A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6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EECF1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B-C N-NES (I)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9737" w14:textId="3FB48A67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uclear Export Signal (NES) of heat stable inhibitor (PKI)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Wen&lt;/Author&gt;&lt;Year&gt;1995&lt;/Year&gt;&lt;RecNum&gt;388&lt;/RecNum&gt;&lt;DisplayText&gt;[13]&lt;/DisplayText&gt;&lt;record&gt;&lt;rec-number&gt;388&lt;/rec-number&gt;&lt;foreign-keys&gt;&lt;key app="EN" db-id="x0exezzpqeeswvez0wqv9a07ww5wpx0zwz59"&gt;388&lt;/key&gt;&lt;/foreign-keys&gt;&lt;ref-type name="Journal Article"&gt;17&lt;/ref-type&gt;&lt;contributors&gt;&lt;authors&gt;&lt;author&gt;Wen, Wei&lt;/author&gt;&lt;author&gt;Meinkotht, Judy L.&lt;/author&gt;&lt;author&gt;Tsien, Roger Y.&lt;/author&gt;&lt;author&gt;Taylor, Susan S.&lt;/author&gt;&lt;/authors&gt;&lt;/contributors&gt;&lt;titles&gt;&lt;title&gt;Identification of a signal for rapid export of proteins from the nucleus&lt;/title&gt;&lt;secondary-title&gt;Cell&lt;/secondary-title&gt;&lt;/titles&gt;&lt;periodical&gt;&lt;full-title&gt;Cell&lt;/full-title&gt;&lt;abbr-1&gt;Cell&lt;/abbr-1&gt;&lt;/periodical&gt;&lt;pages&gt;463-473&lt;/pages&gt;&lt;volume&gt;82&lt;/volume&gt;&lt;number&gt;3&lt;/number&gt;&lt;dates&gt;&lt;year&gt;1995&lt;/year&gt;&lt;/dates&gt;&lt;publisher&gt;Cell Press&lt;/publisher&gt;&lt;isbn&gt;0092-8674&lt;/isbn&gt;&lt;urls&gt;&lt;related-urls&gt;&lt;url&gt;http://linkinghub.elsevier.com/retrieve/pii/0092867495904352&lt;/url&gt;&lt;/related-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3" w:tooltip="Wen, 1995 #3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3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596933C3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6B37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61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1105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de-DE"/>
              </w:rPr>
              <w:t>LI B-C N-NES (II)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BAC99" w14:textId="3D3FD837" w:rsidR="00907A98" w:rsidRPr="00907A98" w:rsidRDefault="00ED3EB2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CPK17-N-terminal + NES </w:t>
            </w:r>
            <w:r w:rsidR="00907A98"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for enhanced export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ZWhsbWVyPC9BdXRob3I+PFllYXI+MjAxMjwvWWVhcj48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==
</w:fldData>
              </w:fldChar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ZWhsbWVyPC9BdXRob3I+PFllYXI+MjAxMjwvWWVhcj48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==
</w:fldData>
              </w:fldChar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4" w:tooltip="Mehlmer, 2012 #27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4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5394F9C0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392F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8C58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725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1AD5AF9A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E108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3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D7D84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D-E C-NL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4DC56" w14:textId="52819907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LS of SV40 large T antige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Kalderon&lt;/Author&gt;&lt;Year&gt;1984&lt;/Year&gt;&lt;RecNum&gt;389&lt;/RecNum&gt;&lt;DisplayText&gt;[12]&lt;/DisplayText&gt;&lt;record&gt;&lt;rec-number&gt;389&lt;/rec-number&gt;&lt;foreign-keys&gt;&lt;key app="EN" db-id="x0exezzpqeeswvez0wqv9a07ww5wpx0zwz59"&gt;389&lt;/key&gt;&lt;/foreign-keys&gt;&lt;ref-type name="Journal Article"&gt;17&lt;/ref-type&gt;&lt;contributors&gt;&lt;authors&gt;&lt;author&gt;Kalderon, Daniel&lt;/author&gt;&lt;author&gt;Roberts, Bruce L.&lt;/author&gt;&lt;author&gt;Richardson, William D.&lt;/author&gt;&lt;author&gt;Smith, Alan E.&lt;/author&gt;&lt;/authors&gt;&lt;/contributors&gt;&lt;titles&gt;&lt;title&gt;A short amino acid sequence able to specify nuclear location&lt;/title&gt;&lt;secondary-title&gt;Cell&lt;/secondary-title&gt;&lt;/titles&gt;&lt;periodical&gt;&lt;full-title&gt;Cell&lt;/full-title&gt;&lt;abbr-1&gt;Cell&lt;/abbr-1&gt;&lt;/periodical&gt;&lt;pages&gt;499-509&lt;/pages&gt;&lt;volume&gt;39&lt;/volume&gt;&lt;number&gt;3&lt;/number&gt;&lt;dates&gt;&lt;year&gt;1984&lt;/year&gt;&lt;/dates&gt;&lt;publisher&gt;Cell Press&lt;/publisher&gt;&lt;isbn&gt;0092-8674&lt;/isbn&gt;&lt;urls&gt;&lt;related-urls&gt;&lt;url&gt;http://linkinghub.elsevier.com/retrieve/pii/0092867484904574&lt;/url&gt;&lt;/related-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2" w:tooltip="Kalderon, 1984 #389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2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6593FCF1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E710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38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3CBD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D-E C-NE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032A7" w14:textId="3005FC38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ES of heat stable inhibitor (PKI)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Wen&lt;/Author&gt;&lt;Year&gt;1995&lt;/Year&gt;&lt;RecNum&gt;388&lt;/RecNum&gt;&lt;DisplayText&gt;[13]&lt;/DisplayText&gt;&lt;record&gt;&lt;rec-number&gt;388&lt;/rec-number&gt;&lt;foreign-keys&gt;&lt;key app="EN" db-id="x0exezzpqeeswvez0wqv9a07ww5wpx0zwz59"&gt;388&lt;/key&gt;&lt;/foreign-keys&gt;&lt;ref-type name="Journal Article"&gt;17&lt;/ref-type&gt;&lt;contributors&gt;&lt;authors&gt;&lt;author&gt;Wen, Wei&lt;/author&gt;&lt;author&gt;Meinkotht, Judy L.&lt;/author&gt;&lt;author&gt;Tsien, Roger Y.&lt;/author&gt;&lt;author&gt;Taylor, Susan S.&lt;/author&gt;&lt;/authors&gt;&lt;/contributors&gt;&lt;titles&gt;&lt;title&gt;Identification of a signal for rapid export of proteins from the nucleus&lt;/title&gt;&lt;secondary-title&gt;Cell&lt;/secondary-title&gt;&lt;/titles&gt;&lt;periodical&gt;&lt;full-title&gt;Cell&lt;/full-title&gt;&lt;abbr-1&gt;Cell&lt;/abbr-1&gt;&lt;/periodical&gt;&lt;pages&gt;463-473&lt;/pages&gt;&lt;volume&gt;82&lt;/volume&gt;&lt;number&gt;3&lt;/number&gt;&lt;dates&gt;&lt;year&gt;1995&lt;/year&gt;&lt;/dates&gt;&lt;publisher&gt;Cell Press&lt;/publisher&gt;&lt;isbn&gt;0092-8674&lt;/isbn&gt;&lt;urls&gt;&lt;related-urls&gt;&lt;url&gt;http://linkinghub.elsevier.com/retrieve/pii/0092867495904352&lt;/url&gt;&lt;/related-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3" w:tooltip="Wen, 1995 #388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3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FF2EB0B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BA64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7E8BC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84B7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648696C6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FD94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 xml:space="preserve">Terminators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FD2F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DE4F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5B1982A7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3141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06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120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E-F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s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T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C1FB6" w14:textId="464F5F1F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opalin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synthase terminator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Depicker&lt;/Author&gt;&lt;Year&gt;1982&lt;/Year&gt;&lt;RecNum&gt;392&lt;/RecNum&gt;&lt;DisplayText&gt;[3]&lt;/DisplayText&gt;&lt;record&gt;&lt;rec-number&gt;392&lt;/rec-number&gt;&lt;foreign-keys&gt;&lt;key app="EN" db-id="x0exezzpqeeswvez0wqv9a07ww5wpx0zwz59"&gt;392&lt;/key&gt;&lt;/foreign-keys&gt;&lt;ref-type name="Journal Article"&gt;17&lt;/ref-type&gt;&lt;contributors&gt;&lt;authors&gt;&lt;author&gt;Depicker, A.&lt;/author&gt;&lt;author&gt;Stachel, S.&lt;/author&gt;&lt;author&gt;Dhaese, P.&lt;/author&gt;&lt;author&gt;Zambryski, P.&lt;/author&gt;&lt;author&gt;Goodman, H. M.&lt;/author&gt;&lt;/authors&gt;&lt;/contributors&gt;&lt;titles&gt;&lt;title&gt;Nopaline synthase: transcript mapping and DNA sequence&lt;/title&gt;&lt;secondary-title&gt;Journal of molecular and applied genetics&lt;/secondary-title&gt;&lt;/titles&gt;&lt;periodical&gt;&lt;full-title&gt;Journal of molecular and applied genetics&lt;/full-title&gt;&lt;/periodical&gt;&lt;pages&gt;561-73&lt;/pages&gt;&lt;volume&gt;1&lt;/volume&gt;&lt;number&gt;6&lt;/number&gt;&lt;dates&gt;&lt;year&gt;1982&lt;/year&gt;&lt;/dates&gt;&lt;isbn&gt;02716801&lt;/isbn&gt;&lt;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ED3EB2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3" w:tooltip="Depicker, 1982 #392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3</w:t>
              </w:r>
            </w:hyperlink>
            <w:r w:rsidR="00ED3EB2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74FEAFCE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61A5B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4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DFF2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E-F HSP-T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2832A" w14:textId="481654E2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Heat Shock Protein terminator </w:t>
            </w:r>
            <w:proofErr w:type="spellStart"/>
            <w:r w:rsidRPr="00907A98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t>A.thaliana</w:t>
            </w:r>
            <w:proofErr w:type="spellEnd"/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 w:rsidRP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Nagaya&lt;/Author&gt;&lt;Year&gt;2010&lt;/Year&gt;&lt;RecNum&gt;393&lt;/RecNum&gt;&lt;DisplayText&gt;[15]&lt;/DisplayText&gt;&lt;record&gt;&lt;rec-number&gt;393&lt;/rec-number&gt;&lt;foreign-keys&gt;&lt;key app="EN" db-id="x0exezzpqeeswvez0wqv9a07ww5wpx0zwz59"&gt;393&lt;/key&gt;&lt;/foreign-keys&gt;&lt;ref-type name="Journal Article"&gt;17&lt;/ref-type&gt;&lt;contributors&gt;&lt;authors&gt;&lt;author&gt;Nagaya, Shingo&lt;/author&gt;&lt;author&gt;Kawamura, Kazue&lt;/author&gt;&lt;author&gt;Shinmyo, Atsuhiko&lt;/author&gt;&lt;author&gt;Kato, Ko&lt;/author&gt;&lt;/authors&gt;&lt;/contributors&gt;&lt;titles&gt;&lt;title&gt;&lt;style face="normal" font="default" size="100%"&gt;The &lt;/style&gt;&lt;style face="italic" font="default" size="100%"&gt;HSP &lt;/style&gt;&lt;style face="normal" font="default" size="100%"&gt;terminator of &lt;/style&gt;&lt;style face="italic" font="default" size="100%"&gt;Arabidopsis thaliana&lt;/style&gt;&lt;style face="normal" font="default" size="100%"&gt; increases gene expression in plant cells&lt;/style&gt;&lt;/title&gt;&lt;secondary-title&gt;Plant and Cell Physiology&lt;/secondary-title&gt;&lt;/titles&gt;&lt;periodical&gt;&lt;full-title&gt;Plant and Cell Physiology&lt;/full-title&gt;&lt;abbr-1&gt;Plant Cell Physiol.&lt;/abbr-1&gt;&lt;/periodical&gt;&lt;pages&gt;328-332&lt;/pages&gt;&lt;volume&gt;51&lt;/volume&gt;&lt;number&gt;2&lt;/number&gt;&lt;dates&gt;&lt;year&gt;2010&lt;/year&gt;&lt;pub-dates&gt;&lt;date&gt;February 1, 2010&lt;/date&gt;&lt;/pub-dates&gt;&lt;/dates&gt;&lt;urls&gt;&lt;related-urls&gt;&lt;url&gt;http://pcp.oxfordjournals.org/content/51/2/328.abstract&lt;/url&gt;&lt;/related-urls&gt;&lt;/urls&gt;&lt;electronic-resource-num&gt;10.1093/pcp/pcp188&lt;/electronic-resource-num&gt;&lt;/record&gt;&lt;/Cite&gt;&lt;/EndNote&gt;</w:instrText>
            </w:r>
            <w:r w:rsidR="00ED3EB2" w:rsidRP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5" w:tooltip="Nagaya, 2010 #393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5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 w:rsidRP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71CC987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B71F6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FDB9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LI E-F 35S-T 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7CE94" w14:textId="1FC7D6AB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Terminator of Cauliflower mosaic virus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CaMV</w:t>
            </w:r>
            <w:proofErr w:type="spellEnd"/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Guilley&lt;/Author&gt;&lt;Year&gt;1982&lt;/Year&gt;&lt;RecNum&gt;391&lt;/RecNum&gt;&lt;DisplayText&gt;[2]&lt;/DisplayText&gt;&lt;record&gt;&lt;rec-number&gt;391&lt;/rec-number&gt;&lt;foreign-keys&gt;&lt;key app="EN" db-id="x0exezzpqeeswvez0wqv9a07ww5wpx0zwz59"&gt;391&lt;/key&gt;&lt;/foreign-keys&gt;&lt;ref-type name="Journal Article"&gt;17&lt;/ref-type&gt;&lt;contributors&gt;&lt;authors&gt;&lt;author&gt;Guilley, Hubert&lt;/author&gt;&lt;author&gt;Dudley, Roderick K.&lt;/author&gt;&lt;author&gt;Jonard, Gérard&lt;/author&gt;&lt;author&gt;Balàzs, Erwin&lt;/author&gt;&lt;author&gt;Richards, Kenneth E.&lt;/author&gt;&lt;/authors&gt;&lt;/contributors&gt;&lt;titles&gt;&lt;title&gt;Transcription of cauliflower mosaic virus DNA: detection of promoter sequences, and characterization of transcripts&lt;/title&gt;&lt;secondary-title&gt;Cell&lt;/secondary-title&gt;&lt;/titles&gt;&lt;periodical&gt;&lt;full-title&gt;Cell&lt;/full-title&gt;&lt;abbr-1&gt;Cell&lt;/abbr-1&gt;&lt;/periodical&gt;&lt;pages&gt;763-773&lt;/pages&gt;&lt;volume&gt;30&lt;/volume&gt;&lt;number&gt;3&lt;/number&gt;&lt;dates&gt;&lt;year&gt;1982&lt;/year&gt;&lt;/dates&gt;&lt;publisher&gt;Cell Press&lt;/publisher&gt;&lt;isbn&gt;0092-8674&lt;/isbn&gt;&lt;urls&gt;&lt;related-urls&gt;&lt;url&gt;http://linkinghub.elsevier.com/retrieve/pii/0092867482902811&lt;/url&gt;&lt;/related-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ED3EB2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2" w:tooltip="Guilley, 1982 #391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2</w:t>
              </w:r>
            </w:hyperlink>
            <w:r w:rsidR="00ED3EB2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448D205A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BF7A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81FE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BB14A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30D238F5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EE69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Misc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072FD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828C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0D6A0FEF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FEBD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79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772F8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 xml:space="preserve">LI B-E </w:t>
            </w:r>
            <w:proofErr w:type="spellStart"/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GUSi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26219" w14:textId="3054505B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β-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lucuronidase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(GUS) with intron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955B64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Ohta&lt;/Author&gt;&lt;Year&gt;1990&lt;/Year&gt;&lt;RecNum&gt;387&lt;/RecNum&gt;&lt;DisplayText&gt;[16]&lt;/DisplayText&gt;&lt;record&gt;&lt;rec-number&gt;387&lt;/rec-number&gt;&lt;foreign-keys&gt;&lt;key app="EN" db-id="x0exezzpqeeswvez0wqv9a07ww5wpx0zwz59"&gt;387&lt;/key&gt;&lt;/foreign-keys&gt;&lt;ref-type name="Journal Article"&gt;17&lt;/ref-type&gt;&lt;contributors&gt;&lt;authors&gt;&lt;author&gt;Ohta, Shozo&lt;/author&gt;&lt;author&gt;Mita, Satoru&lt;/author&gt;&lt;author&gt;Hattori, Tsukaho&lt;/author&gt;&lt;author&gt;Nakamura, Kenzo&lt;/author&gt;&lt;/authors&gt;&lt;/contributors&gt;&lt;titles&gt;&lt;title&gt;Construction and expression in tobacco of a β-glucuronidase (GUS) reporter gene containing an intron within the coding sequence&lt;/title&gt;&lt;secondary-title&gt;Plant and Cell Physiology&lt;/secondary-title&gt;&lt;/titles&gt;&lt;periodical&gt;&lt;full-title&gt;Plant and Cell Physiology&lt;/full-title&gt;&lt;abbr-1&gt;Plant Cell Physiol.&lt;/abbr-1&gt;&lt;/periodical&gt;&lt;pages&gt;805-813&lt;/pages&gt;&lt;volume&gt;31&lt;/volume&gt;&lt;number&gt;6&lt;/number&gt;&lt;dates&gt;&lt;year&gt;1990&lt;/year&gt;&lt;pub-dates&gt;&lt;date&gt;January 1, 1990&lt;/date&gt;&lt;/pub-dates&gt;&lt;/dates&gt;&lt;urls&gt;&lt;related-urls&gt;&lt;url&gt;http://pcp.oxfordjournals.org/content/31/6/805.abstract&lt;/url&gt;&lt;/related-urls&gt;&lt;/urls&gt;&lt;/record&gt;&lt;/Cite&gt;&lt;/EndNote&gt;</w:instrTex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6" w:tooltip="Ohta, 1990 #387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6</w:t>
              </w:r>
            </w:hyperlink>
            <w:r w:rsidR="00955B64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2A9BF40D" w14:textId="77777777" w:rsidTr="00187824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1F5CD" w14:textId="77777777" w:rsidR="00907A98" w:rsidRPr="00907A98" w:rsidRDefault="00907A98" w:rsidP="0018782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5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F993B" w14:textId="77777777" w:rsidR="00907A98" w:rsidRPr="00907A98" w:rsidRDefault="00907A98" w:rsidP="00187824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LI Intron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64B85" w14:textId="55249378" w:rsidR="00907A98" w:rsidRPr="00907A98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Intron </w:t>
            </w:r>
            <w:proofErr w:type="spellStart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elemet</w:t>
            </w:r>
            <w:proofErr w:type="spellEnd"/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for construction of silencing vectors (intron1 of </w:t>
            </w:r>
            <w:r w:rsidRPr="00907A98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t>AtWRKY33)</w:t>
            </w:r>
            <w:r w:rsidR="00ED3EB2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fldChar w:fldCharType="begin"/>
            </w:r>
            <w:r w:rsidR="00ED3EB2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instrText xml:space="preserve"> ADDIN EN.CITE &lt;EndNote&gt;&lt;Cite&gt;&lt;Author&gt;Maekawa&lt;/Author&gt;&lt;Year&gt;2008&lt;/Year&gt;&lt;RecNum&gt;293&lt;/RecNum&gt;&lt;DisplayText&gt;[1]&lt;/DisplayText&gt;&lt;record&gt;&lt;rec-number&gt;293&lt;/rec-number&gt;&lt;foreign-keys&gt;&lt;key app="EN" db-id="x0exezzpqeeswvez0wqv9a07ww5wpx0zwz59"&gt;293&lt;/key&gt;&lt;/foreign-keys&gt;&lt;ref-type name="Journal Article"&gt;17&lt;/ref-type&gt;&lt;contributors&gt;&lt;authors&gt;&lt;author&gt;Maekawa, Takaki&lt;/author&gt;&lt;author&gt;Kusakabe, Mitsumasa&lt;/author&gt;&lt;author&gt;Shimoda, Yoshikazu&lt;/author&gt;&lt;author&gt;Sato, Shusei&lt;/author&gt;&lt;author&gt;Tabata, Satoshi&lt;/author&gt;&lt;author&gt;Murooka, Yoshikatsu&lt;/author&gt;&lt;author&gt;Hayashi, Makoto&lt;/author&gt;&lt;/authors&gt;&lt;/contributors&gt;&lt;titles&gt;&lt;title&gt;&lt;style face="normal" font="default" size="100%"&gt;Polyubiquitin promoter-based binary vectors for overexpression and gene silencing in&lt;/style&gt;&lt;style face="italic" font="default" size="100%"&gt; Lotus japonicus&lt;/style&gt;&lt;/title&gt;&lt;secondary-title&gt;Molecular Plant-Microbe Interactions&lt;/secondary-title&gt;&lt;/titles&gt;&lt;periodical&gt;&lt;full-title&gt;Molecular Plant-Microbe Interactions&lt;/full-title&gt;&lt;abbr-1&gt;Mol. Plant-Microbe Interact.&lt;/abbr-1&gt;&lt;/periodical&gt;&lt;pages&gt;375-382&lt;/pages&gt;&lt;volume&gt;21&lt;/volume&gt;&lt;number&gt;4&lt;/number&gt;&lt;dates&gt;&lt;year&gt;2008&lt;/year&gt;&lt;pub-dates&gt;&lt;date&gt;2008/04/01&lt;/date&gt;&lt;/pub-dates&gt;&lt;/dates&gt;&lt;publisher&gt;Scientific Societies&lt;/publisher&gt;&lt;isbn&gt;0894-0282&lt;/isbn&gt;&lt;urls&gt;&lt;related-urls&gt;&lt;url&gt;http://dx.doi.org/10.1094/MPMI-21-4-0375&lt;/url&gt;&lt;/related-urls&gt;&lt;/urls&gt;&lt;electronic-resource-num&gt;10.1094/MPMI-21-4-0375&lt;/electronic-resource-num&gt;&lt;access-date&gt;2013/05/21&lt;/access-date&gt;&lt;/record&gt;&lt;/Cite&gt;&lt;/EndNote&gt;</w:instrText>
            </w:r>
            <w:r w:rsidR="00ED3EB2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fldChar w:fldCharType="separate"/>
            </w:r>
            <w:r w:rsidR="00ED3EB2">
              <w:rPr>
                <w:rFonts w:ascii="Calibri" w:eastAsia="Times New Roman" w:hAnsi="Calibri" w:cs="Times New Roman"/>
                <w:i/>
                <w:iCs/>
                <w:noProof/>
                <w:color w:val="000000"/>
                <w:sz w:val="20"/>
                <w:szCs w:val="20"/>
              </w:rPr>
              <w:t>[</w:t>
            </w:r>
            <w:hyperlink w:anchor="_ENREF_1" w:tooltip="Maekawa, 2008 #293" w:history="1">
              <w:r w:rsidR="00556BFA">
                <w:rPr>
                  <w:rFonts w:ascii="Calibri" w:eastAsia="Times New Roman" w:hAnsi="Calibri" w:cs="Times New Roman"/>
                  <w:i/>
                  <w:iCs/>
                  <w:noProof/>
                  <w:color w:val="000000"/>
                  <w:sz w:val="20"/>
                  <w:szCs w:val="20"/>
                </w:rPr>
                <w:t>1</w:t>
              </w:r>
            </w:hyperlink>
            <w:r w:rsidR="00ED3EB2">
              <w:rPr>
                <w:rFonts w:ascii="Calibri" w:eastAsia="Times New Roman" w:hAnsi="Calibri" w:cs="Times New Roman"/>
                <w:i/>
                <w:iCs/>
                <w:noProof/>
                <w:color w:val="000000"/>
                <w:sz w:val="20"/>
                <w:szCs w:val="20"/>
              </w:rPr>
              <w:t>]</w:t>
            </w:r>
            <w:r w:rsidR="00ED3EB2">
              <w:rPr>
                <w:rFonts w:ascii="Calibri" w:eastAsia="Times New Roman" w:hAnsi="Calibri" w:cs="Times New Roman"/>
                <w:i/>
                <w:iCs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4F60B742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E5C2F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33929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4BBAE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3654DC4C" w14:textId="77777777" w:rsidTr="00907A98">
        <w:trPr>
          <w:trHeight w:val="255"/>
        </w:trPr>
        <w:tc>
          <w:tcPr>
            <w:tcW w:w="36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34FE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</w:rPr>
              <w:t>In planta resistances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CD3C5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  <w:tr w:rsidR="00907A98" w:rsidRPr="00907A98" w14:paraId="653C742C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41E2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03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4E5F9" w14:textId="7E190AFF" w:rsidR="00907A98" w:rsidRPr="00907A98" w:rsidRDefault="00476950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I F-G Neo</w:t>
            </w:r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789C1" w14:textId="1A09A0A4" w:rsidR="00907A98" w:rsidRPr="00862A95" w:rsidRDefault="00907A98" w:rsidP="00556BF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neomycin </w:t>
            </w:r>
            <w:proofErr w:type="spellStart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hosphotransferase</w:t>
            </w:r>
            <w:proofErr w:type="spellEnd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II </w:t>
            </w:r>
            <w:r w:rsidR="00ED3EB2"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nptII</w:t>
            </w:r>
            <w:proofErr w:type="spellEnd"/>
            <w:r w:rsidR="00ED3EB2"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)</w:t>
            </w:r>
            <w:r w:rsidR="00686C72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begin"/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instrText xml:space="preserve"> ADDIN EN.CITE &lt;EndNote&gt;&lt;Cite&gt;&lt;Author&gt;Chen&lt;/Author&gt;&lt;Year&gt;2003&lt;/Year&gt;&lt;RecNum&gt;406&lt;/RecNum&gt;&lt;DisplayText&gt;[17]&lt;/DisplayText&gt;&lt;record&gt;&lt;rec-number&gt;406&lt;/rec-number&gt;&lt;foreign-keys&gt;&lt;key app="EN" db-id="x0exezzpqeeswvez0wqv9a07ww5wpx0zwz59"&gt;406&lt;/key&gt;&lt;/foreign-keys&gt;&lt;ref-type name="Journal Article"&gt;17&lt;/ref-type&gt;&lt;contributors&gt;&lt;authors&gt;&lt;author&gt;Chen, Po-Yen&lt;/author&gt;&lt;author&gt;Wang, Chen-Kuen&lt;/author&gt;&lt;author&gt;Soong, Shaw-Ching&lt;/author&gt;&lt;author&gt;To, Kin-Ying&lt;/author&gt;&lt;/authors&gt;&lt;/contributors&gt;&lt;titles&gt;&lt;title&gt;Complete sequence of the binary vector pBI121 and its application in cloning T-DNA insertion from transgenic plants&lt;/title&gt;&lt;secondary-title&gt;Molecular Breeding&lt;/secondary-title&gt;&lt;alt-title&gt;Molecular Breeding&lt;/alt-title&gt;&lt;/titles&gt;&lt;periodical&gt;&lt;full-title&gt;Molecular Breeding&lt;/full-title&gt;&lt;abbr-1&gt;Mol. Breed.&lt;/abbr-1&gt;&lt;/periodical&gt;&lt;alt-periodical&gt;&lt;full-title&gt;Molecular Breeding&lt;/full-title&gt;&lt;abbr-1&gt;Mol. Breed.&lt;/abbr-1&gt;&lt;/alt-periodical&gt;&lt;pages&gt;287-293&lt;/pages&gt;&lt;volume&gt;11&lt;/volume&gt;&lt;number&gt;4&lt;/number&gt;&lt;keywords&gt;&lt;keyword&gt;Agrobacterium-mediated transformation&lt;/keyword&gt;&lt;keyword&gt;Binary vector pBI121&lt;/keyword&gt;&lt;keyword&gt;Plant/T-DNA junction sequence&lt;/keyword&gt;&lt;keyword&gt;Transient expression vector pBI221&lt;/keyword&gt;&lt;/keywords&gt;&lt;dates&gt;&lt;year&gt;2003&lt;/year&gt;&lt;pub-dates&gt;&lt;date&gt;2003/05/01&lt;/date&gt;&lt;/pub-dates&gt;&lt;/dates&gt;&lt;publisher&gt;Kluwer Academic Publishers&lt;/publisher&gt;&lt;isbn&gt;1380-3743&lt;/isbn&gt;&lt;urls&gt;&lt;related-urls&gt;&lt;url&gt;http://dx.doi.org/10.1023/A%3A1023475710642&lt;/url&gt;&lt;/related-urls&gt;&lt;/urls&gt;&lt;electronic-resource-num&gt;10.1023/A:1023475710642&lt;/electronic-resource-num&gt;&lt;language&gt;English&lt;/language&gt;&lt;/record&gt;&lt;/Cite&gt;&lt;/EndNote&gt;</w:instrTex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separate"/>
            </w:r>
            <w:r w:rsidR="00556BFA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17" w:tooltip="Chen, 2003 #406" w:history="1">
              <w:r w:rsidR="00556BFA">
                <w:rPr>
                  <w:rFonts w:ascii="Calibri" w:eastAsia="Times New Roman" w:hAnsi="Calibri" w:cs="Times New Roman"/>
                  <w:noProof/>
                  <w:color w:val="000000"/>
                  <w:sz w:val="20"/>
                  <w:szCs w:val="20"/>
                </w:rPr>
                <w:t>17</w:t>
              </w:r>
            </w:hyperlink>
            <w:r w:rsidR="00556BFA"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</w:rPr>
              <w:t>]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907A98" w:rsidRPr="00907A98" w14:paraId="7C2A2BB9" w14:textId="77777777" w:rsidTr="00907A98">
        <w:trPr>
          <w:trHeight w:val="255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1ABA0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095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20BB2" w14:textId="77777777" w:rsidR="00907A98" w:rsidRPr="00907A98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 xml:space="preserve">LI F-G </w:t>
            </w:r>
            <w:proofErr w:type="spellStart"/>
            <w:r w:rsidRPr="00907A98">
              <w:rPr>
                <w:rFonts w:ascii="Calibri" w:eastAsia="Times New Roman" w:hAnsi="Calibri" w:cs="Times New Roman"/>
                <w:sz w:val="20"/>
                <w:szCs w:val="20"/>
              </w:rPr>
              <w:t>Hygro</w:t>
            </w:r>
            <w:proofErr w:type="spellEnd"/>
          </w:p>
        </w:tc>
        <w:tc>
          <w:tcPr>
            <w:tcW w:w="6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754BA" w14:textId="7E6467E0" w:rsidR="00907A98" w:rsidRPr="00862A95" w:rsidRDefault="00907A98" w:rsidP="00907A98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proofErr w:type="spellStart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hygromycin</w:t>
            </w:r>
            <w:proofErr w:type="spellEnd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hosphotranferase</w:t>
            </w:r>
            <w:proofErr w:type="spellEnd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 </w:t>
            </w:r>
            <w:r w:rsidR="00ED3EB2"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hpt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II</w:t>
            </w:r>
            <w:proofErr w:type="spellEnd"/>
            <w:r w:rsidR="00ED3EB2" w:rsidRPr="00862A95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 xml:space="preserve">) </w:t>
            </w:r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pCAMBIA</w:t>
            </w:r>
            <w:proofErr w:type="spellEnd"/>
            <w:r w:rsidR="00556BFA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)</w:t>
            </w:r>
          </w:p>
        </w:tc>
      </w:tr>
    </w:tbl>
    <w:p w14:paraId="78DC60D6" w14:textId="77777777" w:rsidR="006E103D" w:rsidRDefault="006E103D"/>
    <w:p w14:paraId="66CCA1B8" w14:textId="77777777" w:rsidR="00556BFA" w:rsidRPr="00556BFA" w:rsidRDefault="006E103D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56BFA" w:rsidRPr="00556BFA">
        <w:rPr>
          <w:rFonts w:ascii="Calibri" w:hAnsi="Calibri"/>
          <w:noProof/>
        </w:rPr>
        <w:t>1. Maekawa T, Kusakabe M, Shimoda Y, Sato S, Tabata S, et al. (2008) Polyubiquitin promoter-based binary vectors for overexpression and gene silencing in</w:t>
      </w:r>
      <w:r w:rsidR="00556BFA" w:rsidRPr="00556BFA">
        <w:rPr>
          <w:rFonts w:ascii="Calibri" w:hAnsi="Calibri"/>
          <w:i/>
          <w:noProof/>
        </w:rPr>
        <w:t xml:space="preserve"> Lotus japonicus</w:t>
      </w:r>
      <w:r w:rsidR="00556BFA" w:rsidRPr="00556BFA">
        <w:rPr>
          <w:rFonts w:ascii="Calibri" w:hAnsi="Calibri"/>
          <w:noProof/>
        </w:rPr>
        <w:t>. Molecular Plant-Microbe Interactions 21: 375-382.</w:t>
      </w:r>
      <w:bookmarkEnd w:id="1"/>
    </w:p>
    <w:p w14:paraId="36946553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556BFA">
        <w:rPr>
          <w:rFonts w:ascii="Calibri" w:hAnsi="Calibri"/>
          <w:noProof/>
        </w:rPr>
        <w:t>2. Guilley H, Dudley RK, Jonard G, Balàzs E, Richards KE (1982) Transcription of cauliflower mosaic virus DNA: detection of promoter sequences, and characterization of transcripts. Cell 30: 763-773.</w:t>
      </w:r>
      <w:bookmarkEnd w:id="2"/>
    </w:p>
    <w:p w14:paraId="141FDEA5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556BFA">
        <w:rPr>
          <w:rFonts w:ascii="Calibri" w:hAnsi="Calibri"/>
          <w:noProof/>
        </w:rPr>
        <w:t>3. Depicker A, Stachel S, Dhaese P, Zambryski P, Goodman HM (1982) Nopaline synthase: transcript mapping and DNA sequence. Journal of molecular and applied genetics 1: 561-573.</w:t>
      </w:r>
      <w:bookmarkEnd w:id="3"/>
    </w:p>
    <w:p w14:paraId="7B0B4A55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556BFA">
        <w:rPr>
          <w:rFonts w:ascii="Calibri" w:hAnsi="Calibri"/>
          <w:noProof/>
        </w:rPr>
        <w:t>4. Chiu W-l, Niwa Y, Zeng W, Hirano T, Kobayashi H, et al. (1996) Engineered GFP as a vital reporter in plants. Current Biology 6: 325-330.</w:t>
      </w:r>
      <w:bookmarkEnd w:id="4"/>
    </w:p>
    <w:p w14:paraId="6D9AE0E8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556BFA">
        <w:rPr>
          <w:rFonts w:ascii="Calibri" w:hAnsi="Calibri"/>
          <w:noProof/>
        </w:rPr>
        <w:t>5. Nagai T, Ibata K, Park ES, Kubota M, Mikoshiba K, et al. (2002) A variant of yellow fluorescent protein with fast and efficient maturation for cell-biological applications. Nature Biotechnology 20: 87-90.</w:t>
      </w:r>
      <w:bookmarkEnd w:id="5"/>
    </w:p>
    <w:p w14:paraId="3AAD4CBF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556BFA">
        <w:rPr>
          <w:rFonts w:ascii="Calibri" w:hAnsi="Calibri"/>
          <w:noProof/>
        </w:rPr>
        <w:t>6. Zapata-Hommer O, Griesbeck O (2003) Efficiently folding and circularly permuted variants of the Sapphire mutant of GFP. BMC Biotechnology 3: 5.</w:t>
      </w:r>
      <w:bookmarkEnd w:id="6"/>
    </w:p>
    <w:p w14:paraId="5707323A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556BFA">
        <w:rPr>
          <w:rFonts w:ascii="Calibri" w:hAnsi="Calibri"/>
          <w:noProof/>
        </w:rPr>
        <w:t>7. Rizzo MA, Springer GH, Granada B, Piston DW (2004) An improved cyan fluorescent protein variant useful for FRET. Nature Biotechnology 22: 445-449.</w:t>
      </w:r>
      <w:bookmarkEnd w:id="7"/>
    </w:p>
    <w:p w14:paraId="0917BFBA" w14:textId="77777777" w:rsidR="00556BFA" w:rsidRPr="00D020EF" w:rsidRDefault="00556BFA" w:rsidP="00556BFA">
      <w:pPr>
        <w:spacing w:after="0" w:line="240" w:lineRule="auto"/>
        <w:ind w:left="720" w:hanging="720"/>
        <w:rPr>
          <w:rFonts w:ascii="Calibri" w:hAnsi="Calibri"/>
          <w:noProof/>
          <w:lang w:val="de-DE"/>
        </w:rPr>
      </w:pPr>
      <w:bookmarkStart w:id="8" w:name="_ENREF_8"/>
      <w:r w:rsidRPr="00556BFA">
        <w:rPr>
          <w:rFonts w:ascii="Calibri" w:hAnsi="Calibri"/>
          <w:noProof/>
        </w:rPr>
        <w:t xml:space="preserve">8. Shaner NC, Campbell RE, Steinbach PA, Giepmans BNG, Palmer AE, et al. (2004) Improved monomeric red, orange and yellow fluorescent proteins derived from </w:t>
      </w:r>
      <w:r w:rsidRPr="00556BFA">
        <w:rPr>
          <w:rFonts w:ascii="Calibri" w:hAnsi="Calibri"/>
          <w:i/>
          <w:noProof/>
        </w:rPr>
        <w:t xml:space="preserve">Discosoma </w:t>
      </w:r>
      <w:r w:rsidRPr="00556BFA">
        <w:rPr>
          <w:rFonts w:ascii="Calibri" w:hAnsi="Calibri"/>
          <w:noProof/>
        </w:rPr>
        <w:t xml:space="preserve">sp. red fluorescent protein. </w:t>
      </w:r>
      <w:r w:rsidRPr="00D020EF">
        <w:rPr>
          <w:rFonts w:ascii="Calibri" w:hAnsi="Calibri"/>
          <w:noProof/>
          <w:lang w:val="de-DE"/>
        </w:rPr>
        <w:t>Nature Biotechnology 22: 1567-1572.</w:t>
      </w:r>
      <w:bookmarkEnd w:id="8"/>
    </w:p>
    <w:p w14:paraId="7C0129D9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D020EF">
        <w:rPr>
          <w:rFonts w:ascii="Calibri" w:hAnsi="Calibri"/>
          <w:noProof/>
          <w:lang w:val="de-DE"/>
        </w:rPr>
        <w:t xml:space="preserve">9. Mussolino C, Morbitzer R, Lütge F, Dannemann N, Lahaye T, et al. </w:t>
      </w:r>
      <w:r w:rsidRPr="00556BFA">
        <w:rPr>
          <w:rFonts w:ascii="Calibri" w:hAnsi="Calibri"/>
          <w:noProof/>
        </w:rPr>
        <w:t>(2011) A novel TALE nuclease scaffold enables high genome editing activity in combination with low toxicity. Nucleic Acids Research 39: 9283-9293.</w:t>
      </w:r>
      <w:bookmarkEnd w:id="9"/>
    </w:p>
    <w:p w14:paraId="06ED6D25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556BFA">
        <w:rPr>
          <w:rFonts w:ascii="Calibri" w:hAnsi="Calibri"/>
          <w:noProof/>
        </w:rPr>
        <w:t>10. Cabantous S, Terwilliger TC, Waldo GS (2005) Protein tagging and detection with engineered self-assembling fragments of green fluorescent protein. Nature Biotechnology 23: 102-107.</w:t>
      </w:r>
      <w:bookmarkEnd w:id="10"/>
    </w:p>
    <w:p w14:paraId="4DC8215A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556BFA">
        <w:rPr>
          <w:rFonts w:ascii="Calibri" w:hAnsi="Calibri"/>
          <w:noProof/>
        </w:rPr>
        <w:lastRenderedPageBreak/>
        <w:t>11. Hochuli E, Bannwarth W, Dobeli H, Gentz R, Stuber D (1988) Genetic approach to facilitate purification of recombinant proteins with a novel metal chelate adsorbent. Nature Biotechnology 6: 1321-1325.</w:t>
      </w:r>
      <w:bookmarkEnd w:id="11"/>
    </w:p>
    <w:p w14:paraId="50F4FDE9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556BFA">
        <w:rPr>
          <w:rFonts w:ascii="Calibri" w:hAnsi="Calibri"/>
          <w:noProof/>
        </w:rPr>
        <w:t>12. Kalderon D, Roberts BL, Richardson WD, Smith AE (1984) A short amino acid sequence able to specify nuclear location. Cell 39: 499-509.</w:t>
      </w:r>
      <w:bookmarkEnd w:id="12"/>
    </w:p>
    <w:p w14:paraId="19894012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556BFA">
        <w:rPr>
          <w:rFonts w:ascii="Calibri" w:hAnsi="Calibri"/>
          <w:noProof/>
        </w:rPr>
        <w:t>13. Wen W, Meinkotht JL, Tsien RY, Taylor SS (1995) Identification of a signal for rapid export of proteins from the nucleus. Cell 82: 463-473.</w:t>
      </w:r>
      <w:bookmarkEnd w:id="13"/>
    </w:p>
    <w:p w14:paraId="725BA91C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556BFA">
        <w:rPr>
          <w:rFonts w:ascii="Calibri" w:hAnsi="Calibri"/>
          <w:noProof/>
        </w:rPr>
        <w:t xml:space="preserve">14. Mehlmer N, Parvin N, Hurst CH, Knight MR, Teige M, et al. (2012) A toolset of aequorin expression vectors for in planta studies of subcellular calcium concentrations in </w:t>
      </w:r>
      <w:r w:rsidRPr="00556BFA">
        <w:rPr>
          <w:rFonts w:ascii="Calibri" w:hAnsi="Calibri"/>
          <w:i/>
          <w:noProof/>
        </w:rPr>
        <w:t>Arabidopsis thaliana</w:t>
      </w:r>
      <w:r w:rsidRPr="00556BFA">
        <w:rPr>
          <w:rFonts w:ascii="Calibri" w:hAnsi="Calibri"/>
          <w:noProof/>
        </w:rPr>
        <w:t>. Journal of Experimental Botany 63: 1751-1761.</w:t>
      </w:r>
      <w:bookmarkEnd w:id="14"/>
    </w:p>
    <w:p w14:paraId="09A5B9A9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556BFA">
        <w:rPr>
          <w:rFonts w:ascii="Calibri" w:hAnsi="Calibri"/>
          <w:noProof/>
        </w:rPr>
        <w:t xml:space="preserve">15. Nagaya S, Kawamura K, Shinmyo A, Kato K (2010) The </w:t>
      </w:r>
      <w:r w:rsidRPr="00556BFA">
        <w:rPr>
          <w:rFonts w:ascii="Calibri" w:hAnsi="Calibri"/>
          <w:i/>
          <w:noProof/>
        </w:rPr>
        <w:t xml:space="preserve">HSP </w:t>
      </w:r>
      <w:r w:rsidRPr="00556BFA">
        <w:rPr>
          <w:rFonts w:ascii="Calibri" w:hAnsi="Calibri"/>
          <w:noProof/>
        </w:rPr>
        <w:t xml:space="preserve">terminator of </w:t>
      </w:r>
      <w:r w:rsidRPr="00556BFA">
        <w:rPr>
          <w:rFonts w:ascii="Calibri" w:hAnsi="Calibri"/>
          <w:i/>
          <w:noProof/>
        </w:rPr>
        <w:t>Arabidopsis thaliana</w:t>
      </w:r>
      <w:r w:rsidRPr="00556BFA">
        <w:rPr>
          <w:rFonts w:ascii="Calibri" w:hAnsi="Calibri"/>
          <w:noProof/>
        </w:rPr>
        <w:t xml:space="preserve"> increases gene expression in plant cells. Plant and Cell Physiology 51: 328-332.</w:t>
      </w:r>
      <w:bookmarkEnd w:id="15"/>
    </w:p>
    <w:p w14:paraId="35D25D11" w14:textId="77777777" w:rsidR="00556BFA" w:rsidRPr="00556BFA" w:rsidRDefault="00556BFA" w:rsidP="00556BF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556BFA">
        <w:rPr>
          <w:rFonts w:ascii="Calibri" w:hAnsi="Calibri"/>
          <w:noProof/>
        </w:rPr>
        <w:t>16. Ohta S, Mita S, Hattori T, Nakamura K (1990) Construction and expression in tobacco of a β-glucuronidase (GUS) reporter gene containing an intron within the coding sequence. Plant and Cell Physiology 31: 805-813.</w:t>
      </w:r>
      <w:bookmarkEnd w:id="16"/>
    </w:p>
    <w:p w14:paraId="5694B582" w14:textId="77777777" w:rsidR="00556BFA" w:rsidRPr="00556BFA" w:rsidRDefault="00556BFA" w:rsidP="00556BFA">
      <w:pPr>
        <w:spacing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556BFA">
        <w:rPr>
          <w:rFonts w:ascii="Calibri" w:hAnsi="Calibri"/>
          <w:noProof/>
        </w:rPr>
        <w:t>17. Chen P-Y, Wang C-K, Soong S-C, To K-Y (2003) Complete sequence of the binary vector pBI121 and its application in cloning T-DNA insertion from transgenic plants. Molecular Breeding 11: 287-293.</w:t>
      </w:r>
      <w:bookmarkEnd w:id="17"/>
    </w:p>
    <w:p w14:paraId="152F8C28" w14:textId="2B898A8B" w:rsidR="00556BFA" w:rsidRDefault="00556BFA" w:rsidP="00556BFA">
      <w:pPr>
        <w:spacing w:line="240" w:lineRule="auto"/>
        <w:rPr>
          <w:rFonts w:ascii="Calibri" w:hAnsi="Calibri"/>
          <w:noProof/>
        </w:rPr>
      </w:pPr>
    </w:p>
    <w:p w14:paraId="24190710" w14:textId="526F5C2A" w:rsidR="00FC0640" w:rsidRDefault="006E103D">
      <w:r>
        <w:fldChar w:fldCharType="end"/>
      </w:r>
    </w:p>
    <w:sectPr w:rsidR="00FC0640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0exezzpqeeswvez0wqv9a07ww5wpx0zwz59&quot;&gt;RLK Review 20120414&lt;record-ids&gt;&lt;item&gt;279&lt;/item&gt;&lt;item&gt;288&lt;/item&gt;&lt;item&gt;293&lt;/item&gt;&lt;item&gt;349&lt;/item&gt;&lt;item&gt;350&lt;/item&gt;&lt;item&gt;351&lt;/item&gt;&lt;item&gt;352&lt;/item&gt;&lt;item&gt;370&lt;/item&gt;&lt;item&gt;387&lt;/item&gt;&lt;item&gt;388&lt;/item&gt;&lt;item&gt;389&lt;/item&gt;&lt;item&gt;391&lt;/item&gt;&lt;item&gt;392&lt;/item&gt;&lt;item&gt;393&lt;/item&gt;&lt;item&gt;394&lt;/item&gt;&lt;item&gt;405&lt;/item&gt;&lt;item&gt;406&lt;/item&gt;&lt;/record-ids&gt;&lt;/item&gt;&lt;/Libraries&gt;"/>
  </w:docVars>
  <w:rsids>
    <w:rsidRoot w:val="00907A98"/>
    <w:rsid w:val="00012C28"/>
    <w:rsid w:val="000870D6"/>
    <w:rsid w:val="000B6A1A"/>
    <w:rsid w:val="00181467"/>
    <w:rsid w:val="00187824"/>
    <w:rsid w:val="00244A24"/>
    <w:rsid w:val="00317AF1"/>
    <w:rsid w:val="003865A2"/>
    <w:rsid w:val="00476950"/>
    <w:rsid w:val="00556BFA"/>
    <w:rsid w:val="00622AFC"/>
    <w:rsid w:val="00677C76"/>
    <w:rsid w:val="00686C72"/>
    <w:rsid w:val="006C2AC6"/>
    <w:rsid w:val="006E103D"/>
    <w:rsid w:val="00740D9D"/>
    <w:rsid w:val="008163DB"/>
    <w:rsid w:val="008362A8"/>
    <w:rsid w:val="00862A95"/>
    <w:rsid w:val="00907A98"/>
    <w:rsid w:val="00955B64"/>
    <w:rsid w:val="00956DF1"/>
    <w:rsid w:val="00A866C7"/>
    <w:rsid w:val="00B46091"/>
    <w:rsid w:val="00CE09F2"/>
    <w:rsid w:val="00D020EF"/>
    <w:rsid w:val="00D80675"/>
    <w:rsid w:val="00ED3EB2"/>
    <w:rsid w:val="00EE0A0E"/>
    <w:rsid w:val="00F11EA5"/>
    <w:rsid w:val="00FC06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98B6C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103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103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657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4CACE8E-C664-49A8-9627-D16CF79BE0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550</Words>
  <Characters>54436</Characters>
  <Application>Microsoft Office Word</Application>
  <DocSecurity>0</DocSecurity>
  <Lines>453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8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s Binder</dc:creator>
  <cp:lastModifiedBy>Andreas Binder</cp:lastModifiedBy>
  <cp:revision>16</cp:revision>
  <dcterms:created xsi:type="dcterms:W3CDTF">2013-06-27T16:57:00Z</dcterms:created>
  <dcterms:modified xsi:type="dcterms:W3CDTF">2014-01-19T09:15:00Z</dcterms:modified>
</cp:coreProperties>
</file>